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AB466" w14:textId="55B3F69E" w:rsidR="00097C68" w:rsidRPr="00E95F41" w:rsidRDefault="00097C68" w:rsidP="00097C68">
      <w:pPr>
        <w:pStyle w:val="APA-texto"/>
        <w:rPr>
          <w:lang w:val="en-US"/>
        </w:rPr>
      </w:pPr>
      <w:r w:rsidRPr="00E95F41">
        <w:rPr>
          <w:lang w:val="en-US"/>
        </w:rPr>
        <w:t xml:space="preserve">Many </w:t>
      </w:r>
      <w:r w:rsidR="003176C4" w:rsidRPr="00E95F41">
        <w:rPr>
          <w:lang w:val="en-US"/>
        </w:rPr>
        <w:t>interventions</w:t>
      </w:r>
      <w:r w:rsidRPr="00E95F41">
        <w:rPr>
          <w:lang w:val="en-US"/>
        </w:rPr>
        <w:t xml:space="preserve"> have been developed to address reading difficulties in clinical (e.g., Specific Learning Disabilities) and the general population of struggling readers and these have shown promise in research. However, these interventions have had a very limited impact on psychological practice as most psychologists do not implement psychoeducational interventions, but just provide recommendations for teachers, who become </w:t>
      </w:r>
      <w:bookmarkStart w:id="0" w:name="OLE_LINK1"/>
      <w:bookmarkStart w:id="1" w:name="OLE_LINK2"/>
      <w:r w:rsidRPr="00E95F41">
        <w:rPr>
          <w:lang w:val="en-US"/>
        </w:rPr>
        <w:t xml:space="preserve">solely </w:t>
      </w:r>
      <w:bookmarkEnd w:id="0"/>
      <w:bookmarkEnd w:id="1"/>
      <w:r w:rsidRPr="00E95F41">
        <w:rPr>
          <w:lang w:val="en-US"/>
        </w:rPr>
        <w:t xml:space="preserve">responsible for addressing the struggling reader’s needs. A plausible explanation for these gaps between research and practice is limitations in access to these interventions by psychologists and by the populations that need these services. When the literature on the efficacy of these interventions is examined closely many limitations are easily identified. For example, most interventions require specialized training (e.g., doctoral, postdoctoral studies), </w:t>
      </w:r>
      <w:r w:rsidR="002B024E" w:rsidRPr="00E95F41">
        <w:rPr>
          <w:lang w:val="en-US"/>
        </w:rPr>
        <w:t xml:space="preserve">and </w:t>
      </w:r>
      <w:r w:rsidRPr="00E95F41">
        <w:rPr>
          <w:lang w:val="en-US"/>
        </w:rPr>
        <w:t>are expensive</w:t>
      </w:r>
      <w:r w:rsidR="002B024E" w:rsidRPr="00E95F41">
        <w:rPr>
          <w:lang w:val="en-US"/>
        </w:rPr>
        <w:t xml:space="preserve"> </w:t>
      </w:r>
      <w:r w:rsidRPr="00E95F41">
        <w:rPr>
          <w:lang w:val="en-US"/>
        </w:rPr>
        <w:t xml:space="preserve">and difficult to implement. Furthermore, their efficacy is usually demonstrated under very rigorous implementation conditions such as long sessions and very frequent weekly sessions (e.g., four –five times) that span a few months. </w:t>
      </w:r>
    </w:p>
    <w:p w14:paraId="1BE77E0E" w14:textId="07A7E824" w:rsidR="00097C68" w:rsidRPr="00E95F41" w:rsidRDefault="00097C68" w:rsidP="00097C68">
      <w:pPr>
        <w:pStyle w:val="APA-texto"/>
        <w:rPr>
          <w:lang w:val="en-US"/>
        </w:rPr>
      </w:pPr>
      <w:r w:rsidRPr="00E95F41">
        <w:rPr>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r w:rsidR="00901101" w:rsidRPr="00E95F41">
        <w:rPr>
          <w:lang w:val="en-US"/>
        </w:rPr>
        <w:t>does</w:t>
      </w:r>
      <w:r w:rsidRPr="00E95F41">
        <w:rPr>
          <w:lang w:val="en-US"/>
        </w:rPr>
        <w:t xml:space="preserve"> not cover the </w:t>
      </w:r>
      <w:r w:rsidR="004C6B0C" w:rsidRPr="00E95F41">
        <w:rPr>
          <w:lang w:val="en-US"/>
        </w:rPr>
        <w:t xml:space="preserve">expenses of </w:t>
      </w:r>
      <w:r w:rsidRPr="00E95F41">
        <w:rPr>
          <w:lang w:val="en-US"/>
        </w:rPr>
        <w:t>psychological servic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424535CF" w:rsidR="00097C68" w:rsidRPr="00E95F41" w:rsidRDefault="00097C68" w:rsidP="00217DE7">
      <w:pPr>
        <w:pStyle w:val="APA-texto"/>
        <w:rPr>
          <w:lang w:val="en-US"/>
        </w:rPr>
      </w:pPr>
      <w:r w:rsidRPr="00E95F41">
        <w:rPr>
          <w:lang w:val="en-US"/>
        </w:rPr>
        <w:t xml:space="preserve">These limitations of psychological and educational services in Puerto Rico highlights the importance of developing more flexible and viable alternatives to address the difficulties of struggling readers. The integration of technology to psychological and educational practice has </w:t>
      </w:r>
      <w:r w:rsidRPr="00E95F41">
        <w:rPr>
          <w:lang w:val="en-US"/>
        </w:rPr>
        <w:lastRenderedPageBreak/>
        <w:t>been a venue by which to address the</w:t>
      </w:r>
      <w:r w:rsidR="00096504" w:rsidRPr="00E95F41">
        <w:rPr>
          <w:lang w:val="en-US"/>
        </w:rPr>
        <w:t>se</w:t>
      </w:r>
      <w:r w:rsidRPr="00E95F41">
        <w:rPr>
          <w:lang w:val="en-US"/>
        </w:rPr>
        <w:t xml:space="preserve"> limitations, as evidenced by the</w:t>
      </w:r>
      <w:r w:rsidR="0088239D" w:rsidRPr="00E95F41">
        <w:rPr>
          <w:lang w:val="en-US"/>
        </w:rPr>
        <w:t xml:space="preserve"> increasing</w:t>
      </w:r>
      <w:r w:rsidRPr="00E95F41">
        <w:rPr>
          <w:lang w:val="en-US"/>
        </w:rPr>
        <w:t xml:space="preserve"> number of studies addressing the efficacy of technology-based learning interventions, particularly for basic academic skills, such as reading and mathematics. It is important, however, to investigate if technology-based interventions are effective and if these address the limitations that traditional interventions have encountered when considered </w:t>
      </w:r>
      <w:r w:rsidR="00231BA0" w:rsidRPr="00E95F41">
        <w:rPr>
          <w:lang w:val="en-US"/>
        </w:rPr>
        <w:t>in</w:t>
      </w:r>
      <w:r w:rsidRPr="00E95F41">
        <w:rPr>
          <w:lang w:val="en-US"/>
        </w:rPr>
        <w:t xml:space="preserve"> real-world scenarios. The present systematic review of the literature analyzes studies that test the effects of technology-based interventions on reading skills to address the following specific aims: (a) identify which cognitive processes mediate the impact these interventions have on reading skills and which seem to be more effective,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E95F41" w:rsidRDefault="00163631" w:rsidP="00163631">
      <w:pPr>
        <w:pStyle w:val="Heading1"/>
        <w:rPr>
          <w:lang w:val="en-US"/>
        </w:rPr>
      </w:pPr>
      <w:r w:rsidRPr="00E95F41">
        <w:rPr>
          <w:lang w:val="en-US"/>
        </w:rPr>
        <w:t>Methods</w:t>
      </w:r>
    </w:p>
    <w:p w14:paraId="53EC9E33" w14:textId="54F977A7" w:rsidR="00163631" w:rsidRPr="00E95F41" w:rsidRDefault="00163631" w:rsidP="00163631">
      <w:pPr>
        <w:pStyle w:val="APA-texto"/>
        <w:rPr>
          <w:lang w:val="en-US"/>
        </w:rPr>
      </w:pPr>
      <w:r w:rsidRPr="00E95F41">
        <w:rPr>
          <w:lang w:val="en-US"/>
        </w:rPr>
        <w:t xml:space="preserve">A detailed description of the criteria </w:t>
      </w:r>
      <w:r w:rsidR="001A0C2E" w:rsidRPr="00E95F41">
        <w:rPr>
          <w:lang w:val="en-US"/>
        </w:rPr>
        <w:t xml:space="preserve">used to determine the studies eligibility and </w:t>
      </w:r>
      <w:r w:rsidRPr="00E95F41">
        <w:rPr>
          <w:lang w:val="en-US"/>
        </w:rPr>
        <w:t xml:space="preserve">the protocol </w:t>
      </w:r>
      <w:r w:rsidR="001A0C2E" w:rsidRPr="00E95F41">
        <w:rPr>
          <w:lang w:val="en-US"/>
        </w:rPr>
        <w:t xml:space="preserve">implemented to select these </w:t>
      </w:r>
      <w:r w:rsidRPr="00E95F41">
        <w:rPr>
          <w:lang w:val="en-US"/>
        </w:rPr>
        <w:t xml:space="preserve">is presented below in order to guarantee the replicability of the findings. These were established </w:t>
      </w:r>
      <w:r w:rsidRPr="00E95F41">
        <w:rPr>
          <w:i/>
          <w:iCs/>
          <w:lang w:val="en-US"/>
        </w:rPr>
        <w:t>a priori</w:t>
      </w:r>
      <w:r w:rsidR="007A06F3" w:rsidRPr="00E95F41">
        <w:rPr>
          <w:i/>
          <w:iCs/>
          <w:lang w:val="en-US"/>
        </w:rPr>
        <w:t>,</w:t>
      </w:r>
      <w:r w:rsidRPr="00E95F41">
        <w:rPr>
          <w:i/>
          <w:iCs/>
          <w:lang w:val="en-US"/>
        </w:rPr>
        <w:t xml:space="preserve"> </w:t>
      </w:r>
      <w:r w:rsidRPr="00E95F41">
        <w:rPr>
          <w:lang w:val="en-US"/>
        </w:rPr>
        <w:t>as is customary when conducting systematic literature reviews.</w:t>
      </w:r>
    </w:p>
    <w:p w14:paraId="377DF5E7" w14:textId="77777777" w:rsidR="00163631" w:rsidRPr="00E95F41" w:rsidRDefault="00163631" w:rsidP="00163631">
      <w:pPr>
        <w:pStyle w:val="Heading2"/>
        <w:rPr>
          <w:szCs w:val="24"/>
          <w:lang w:val="en-US"/>
        </w:rPr>
      </w:pPr>
      <w:r w:rsidRPr="00E95F41">
        <w:rPr>
          <w:szCs w:val="24"/>
          <w:lang w:val="en-US"/>
        </w:rPr>
        <w:t>Selection criteria</w:t>
      </w:r>
    </w:p>
    <w:p w14:paraId="764F5D8E" w14:textId="77777777" w:rsidR="00163631" w:rsidRPr="00E95F41" w:rsidRDefault="00163631" w:rsidP="00163631">
      <w:pPr>
        <w:pStyle w:val="APA-texto"/>
        <w:rPr>
          <w:szCs w:val="24"/>
          <w:lang w:val="en-US"/>
        </w:rPr>
      </w:pPr>
      <w:r w:rsidRPr="00E95F41">
        <w:rPr>
          <w:lang w:val="en-US"/>
        </w:rPr>
        <w:t xml:space="preserve">In order to identify relevant and recent literature the following criteria must have been met by the articles in order to be selected: (a) published between 2009 – 2019 (i.e., last ten years), (b) </w:t>
      </w:r>
      <w:r w:rsidRPr="00E95F41">
        <w:rPr>
          <w:szCs w:val="24"/>
          <w:lang w:val="en-US"/>
        </w:rPr>
        <w:t xml:space="preserve">published in a peer-reviewed journal, (c) consist of an empirical and quantitative study (e.g., journal article, thesis, or dissertation), </w:t>
      </w:r>
      <w:r w:rsidRPr="00E95F41">
        <w:rPr>
          <w:lang w:val="en-US"/>
        </w:rPr>
        <w:t>(d) t</w:t>
      </w:r>
      <w:r w:rsidRPr="00E95F41">
        <w:rPr>
          <w:szCs w:val="24"/>
          <w:lang w:val="en-US"/>
        </w:rPr>
        <w:t xml:space="preserve">he intervention must be administered through a computer, tablet or other technological device, (e) the intervention must have addressed one or more basic reading skills (e.g., decoding, word recognition, word reading, </w:t>
      </w:r>
      <w:r w:rsidRPr="00E95F41">
        <w:rPr>
          <w:szCs w:val="24"/>
          <w:lang w:val="en-US"/>
        </w:rPr>
        <w:lastRenderedPageBreak/>
        <w:t>phonological awareness, phonemic awareness, phonics, spelling), and (f) the participants assisted elementary school.</w:t>
      </w:r>
    </w:p>
    <w:p w14:paraId="5DC50B18" w14:textId="77777777" w:rsidR="00163631" w:rsidRPr="00E95F41" w:rsidRDefault="00163631" w:rsidP="00163631">
      <w:pPr>
        <w:pStyle w:val="Heading2"/>
        <w:rPr>
          <w:szCs w:val="24"/>
          <w:lang w:val="en-US"/>
        </w:rPr>
      </w:pPr>
      <w:r w:rsidRPr="00E95F41">
        <w:rPr>
          <w:szCs w:val="24"/>
          <w:lang w:val="en-US"/>
        </w:rPr>
        <w:t>Search protocol</w:t>
      </w:r>
    </w:p>
    <w:p w14:paraId="6B4770F5" w14:textId="77777777" w:rsidR="00163631" w:rsidRPr="00E95F41" w:rsidRDefault="00163631" w:rsidP="00163631">
      <w:pPr>
        <w:pStyle w:val="APA-texto"/>
        <w:rPr>
          <w:lang w:val="en-US"/>
        </w:rPr>
      </w:pPr>
      <w:r w:rsidRPr="00E95F41">
        <w:rPr>
          <w:lang w:val="en-US"/>
        </w:rPr>
        <w:t xml:space="preserve">The consulted database providers and databases are presented in table 1. These were selected as they are pertinent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E95F41">
        <w:rPr>
          <w:i/>
          <w:iCs/>
          <w:lang w:val="en-US"/>
        </w:rPr>
        <w:t>related keywords</w:t>
      </w:r>
      <w:r w:rsidRPr="00E95F41">
        <w:rPr>
          <w:lang w:val="en-US"/>
        </w:rPr>
        <w:t xml:space="preserve">, </w:t>
      </w:r>
      <w:r w:rsidRPr="00E95F41">
        <w:rPr>
          <w:i/>
          <w:iCs/>
          <w:lang w:val="en-US"/>
        </w:rPr>
        <w:t>equivalent subjects</w:t>
      </w:r>
      <w:r w:rsidRPr="00E95F41">
        <w:rPr>
          <w:lang w:val="en-US"/>
        </w:rPr>
        <w:t xml:space="preserve">, and </w:t>
      </w:r>
      <w:r w:rsidRPr="00E95F41">
        <w:rPr>
          <w:i/>
          <w:iCs/>
          <w:lang w:val="en-US"/>
        </w:rPr>
        <w:t xml:space="preserve">scholarly/peer reviewed </w:t>
      </w:r>
      <w:r w:rsidRPr="00E95F41">
        <w:rPr>
          <w:lang w:val="en-US"/>
        </w:rPr>
        <w:t>were selected.</w:t>
      </w:r>
    </w:p>
    <w:p w14:paraId="2EC54DA8" w14:textId="77777777" w:rsidR="00163631" w:rsidRPr="00E95F41" w:rsidRDefault="00163631" w:rsidP="00163631">
      <w:pPr>
        <w:pStyle w:val="APA-texto"/>
        <w:ind w:firstLine="0"/>
        <w:rPr>
          <w:lang w:val="en-US"/>
        </w:rPr>
      </w:pPr>
      <w:r w:rsidRPr="00E95F41">
        <w:rPr>
          <w:lang w:val="en-US"/>
        </w:rPr>
        <w:t>Table 1.</w:t>
      </w:r>
    </w:p>
    <w:p w14:paraId="6240FA2D" w14:textId="77777777" w:rsidR="00163631" w:rsidRPr="00E95F41" w:rsidRDefault="00163631" w:rsidP="00163631">
      <w:pPr>
        <w:pStyle w:val="APA-texto"/>
        <w:ind w:firstLine="0"/>
        <w:rPr>
          <w:lang w:val="en-US"/>
        </w:rPr>
      </w:pPr>
      <w:r w:rsidRPr="00E95F41">
        <w:rPr>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E95F41"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E95F41" w:rsidRDefault="00163631" w:rsidP="00D86163">
            <w:pPr>
              <w:pStyle w:val="APA-texto"/>
              <w:ind w:firstLine="0"/>
              <w:rPr>
                <w:lang w:val="en-US"/>
              </w:rPr>
            </w:pPr>
            <w:r w:rsidRPr="00E95F41">
              <w:rPr>
                <w:lang w:val="en-US"/>
              </w:rPr>
              <w:t>Database provider</w:t>
            </w:r>
          </w:p>
        </w:tc>
        <w:tc>
          <w:tcPr>
            <w:tcW w:w="4680" w:type="dxa"/>
            <w:tcBorders>
              <w:top w:val="single" w:sz="4" w:space="0" w:color="auto"/>
              <w:bottom w:val="single" w:sz="4" w:space="0" w:color="auto"/>
            </w:tcBorders>
          </w:tcPr>
          <w:p w14:paraId="7D3EA645" w14:textId="77777777" w:rsidR="00163631" w:rsidRPr="00E95F41" w:rsidRDefault="00163631" w:rsidP="00D86163">
            <w:pPr>
              <w:pStyle w:val="APA-texto"/>
              <w:ind w:firstLine="0"/>
              <w:rPr>
                <w:lang w:val="en-US"/>
              </w:rPr>
            </w:pPr>
            <w:r w:rsidRPr="00E95F41">
              <w:rPr>
                <w:lang w:val="en-US"/>
              </w:rPr>
              <w:t>Databases</w:t>
            </w:r>
          </w:p>
        </w:tc>
      </w:tr>
      <w:tr w:rsidR="00163631" w:rsidRPr="00E95F41" w14:paraId="1E55E361" w14:textId="77777777" w:rsidTr="0051086A">
        <w:tc>
          <w:tcPr>
            <w:tcW w:w="4680" w:type="dxa"/>
            <w:tcBorders>
              <w:top w:val="single" w:sz="4" w:space="0" w:color="auto"/>
            </w:tcBorders>
            <w:vAlign w:val="top"/>
          </w:tcPr>
          <w:p w14:paraId="59FADCA8" w14:textId="77777777" w:rsidR="00163631" w:rsidRPr="00E95F41" w:rsidRDefault="00163631" w:rsidP="0051086A">
            <w:pPr>
              <w:pStyle w:val="APA-texto"/>
              <w:ind w:firstLine="0"/>
              <w:rPr>
                <w:lang w:val="en-US"/>
              </w:rPr>
            </w:pPr>
            <w:r w:rsidRPr="00E95F41">
              <w:rPr>
                <w:lang w:val="en-US"/>
              </w:rPr>
              <w:t>Academic Search Ultimate</w:t>
            </w:r>
          </w:p>
        </w:tc>
        <w:tc>
          <w:tcPr>
            <w:tcW w:w="4680" w:type="dxa"/>
            <w:tcBorders>
              <w:top w:val="single" w:sz="4" w:space="0" w:color="auto"/>
            </w:tcBorders>
            <w:vAlign w:val="top"/>
          </w:tcPr>
          <w:p w14:paraId="07F00754" w14:textId="77777777" w:rsidR="00163631" w:rsidRPr="00E95F41" w:rsidRDefault="00163631" w:rsidP="0051086A">
            <w:pPr>
              <w:pStyle w:val="APA-texto"/>
              <w:ind w:firstLine="0"/>
              <w:rPr>
                <w:lang w:val="en-US"/>
              </w:rPr>
            </w:pPr>
            <w:r w:rsidRPr="00E95F41">
              <w:rPr>
                <w:lang w:val="en-US"/>
              </w:rPr>
              <w:t xml:space="preserve">Academic Search Ultimate, E-Journals, ERIC, Fuente </w:t>
            </w:r>
            <w:proofErr w:type="spellStart"/>
            <w:r w:rsidRPr="00E95F41">
              <w:rPr>
                <w:lang w:val="en-US"/>
              </w:rPr>
              <w:t>Académica</w:t>
            </w:r>
            <w:proofErr w:type="spellEnd"/>
            <w:r w:rsidRPr="00E95F41">
              <w:rPr>
                <w:lang w:val="en-US"/>
              </w:rPr>
              <w:t xml:space="preserve"> Plus, MEDLINE with Full Text, Psychology and Behavioral Sciences Collection, PsycINFO, Teacher Reference Center</w:t>
            </w:r>
          </w:p>
        </w:tc>
      </w:tr>
      <w:tr w:rsidR="00163631" w:rsidRPr="00E95F41" w14:paraId="6AD6FB7D" w14:textId="77777777" w:rsidTr="0051086A">
        <w:tc>
          <w:tcPr>
            <w:tcW w:w="4680" w:type="dxa"/>
            <w:vAlign w:val="top"/>
          </w:tcPr>
          <w:p w14:paraId="6000CD1D" w14:textId="77777777" w:rsidR="00163631" w:rsidRPr="00E95F41" w:rsidRDefault="00163631" w:rsidP="0051086A">
            <w:pPr>
              <w:pStyle w:val="APA-texto"/>
              <w:ind w:firstLine="0"/>
              <w:rPr>
                <w:lang w:val="en-US"/>
              </w:rPr>
            </w:pPr>
          </w:p>
        </w:tc>
        <w:tc>
          <w:tcPr>
            <w:tcW w:w="4680" w:type="dxa"/>
            <w:vAlign w:val="top"/>
          </w:tcPr>
          <w:p w14:paraId="19C9B950" w14:textId="77777777" w:rsidR="00163631" w:rsidRPr="00E95F41" w:rsidRDefault="00163631" w:rsidP="0051086A">
            <w:pPr>
              <w:pStyle w:val="APA-texto"/>
              <w:ind w:firstLine="0"/>
              <w:rPr>
                <w:lang w:val="en-US"/>
              </w:rPr>
            </w:pPr>
          </w:p>
        </w:tc>
      </w:tr>
      <w:tr w:rsidR="00163631" w:rsidRPr="00E95F41" w14:paraId="3ECC3294" w14:textId="77777777" w:rsidTr="0051086A">
        <w:tc>
          <w:tcPr>
            <w:tcW w:w="4680" w:type="dxa"/>
            <w:vAlign w:val="top"/>
          </w:tcPr>
          <w:p w14:paraId="547AEAE9" w14:textId="77777777" w:rsidR="00163631" w:rsidRPr="00E95F41" w:rsidRDefault="00163631" w:rsidP="0051086A">
            <w:pPr>
              <w:pStyle w:val="APA-texto"/>
              <w:ind w:firstLine="0"/>
              <w:rPr>
                <w:lang w:val="en-US"/>
              </w:rPr>
            </w:pPr>
            <w:r w:rsidRPr="00E95F41">
              <w:rPr>
                <w:lang w:val="en-US"/>
              </w:rPr>
              <w:t>ScienceDirect</w:t>
            </w:r>
          </w:p>
        </w:tc>
        <w:tc>
          <w:tcPr>
            <w:tcW w:w="4680" w:type="dxa"/>
            <w:vAlign w:val="top"/>
          </w:tcPr>
          <w:p w14:paraId="0A92DA45" w14:textId="77777777" w:rsidR="00163631" w:rsidRPr="00E95F41" w:rsidRDefault="00163631" w:rsidP="0051086A">
            <w:pPr>
              <w:pStyle w:val="APA-texto"/>
              <w:ind w:firstLine="0"/>
              <w:rPr>
                <w:lang w:val="en-US"/>
              </w:rPr>
            </w:pPr>
            <w:r w:rsidRPr="00E95F41">
              <w:rPr>
                <w:lang w:val="en-US"/>
              </w:rPr>
              <w:t>Across all databases (general search)</w:t>
            </w:r>
          </w:p>
        </w:tc>
      </w:tr>
    </w:tbl>
    <w:p w14:paraId="3ABD235E" w14:textId="77777777" w:rsidR="00163631" w:rsidRPr="00E95F41" w:rsidRDefault="00163631" w:rsidP="00163631">
      <w:pPr>
        <w:pStyle w:val="APA-texto"/>
        <w:ind w:firstLine="0"/>
        <w:rPr>
          <w:lang w:val="en-US"/>
        </w:rPr>
      </w:pPr>
    </w:p>
    <w:p w14:paraId="0502B18E" w14:textId="77777777" w:rsidR="00163631" w:rsidRPr="00E95F41" w:rsidRDefault="00163631" w:rsidP="00163631">
      <w:pPr>
        <w:pStyle w:val="APA-texto"/>
        <w:ind w:firstLine="0"/>
        <w:rPr>
          <w:lang w:val="en-US"/>
        </w:rPr>
      </w:pPr>
      <w:r w:rsidRPr="00E95F41">
        <w:rPr>
          <w:lang w:val="en-US"/>
        </w:rPr>
        <w:t>Table 2.</w:t>
      </w:r>
    </w:p>
    <w:p w14:paraId="53625759" w14:textId="77777777" w:rsidR="00163631" w:rsidRPr="00E95F41" w:rsidRDefault="00163631" w:rsidP="00163631">
      <w:pPr>
        <w:pStyle w:val="APA-texto"/>
        <w:ind w:firstLine="0"/>
        <w:rPr>
          <w:lang w:val="en-US"/>
        </w:rPr>
      </w:pPr>
      <w:r w:rsidRPr="00E95F41">
        <w:rPr>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E95F41"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E95F41" w:rsidRDefault="00163631" w:rsidP="00D86163">
            <w:pPr>
              <w:pStyle w:val="APA-texto"/>
              <w:ind w:firstLine="0"/>
              <w:jc w:val="center"/>
              <w:rPr>
                <w:lang w:val="en-US"/>
              </w:rPr>
            </w:pPr>
            <w:r w:rsidRPr="00E95F41">
              <w:rPr>
                <w:lang w:val="en-US"/>
              </w:rPr>
              <w:t>Keyword combinations</w:t>
            </w:r>
          </w:p>
        </w:tc>
      </w:tr>
      <w:tr w:rsidR="00163631" w:rsidRPr="00E95F41" w14:paraId="745BAA66" w14:textId="77777777" w:rsidTr="00D86163">
        <w:trPr>
          <w:trHeight w:val="65"/>
        </w:trPr>
        <w:tc>
          <w:tcPr>
            <w:tcW w:w="2280" w:type="dxa"/>
            <w:tcBorders>
              <w:top w:val="single" w:sz="4" w:space="0" w:color="auto"/>
            </w:tcBorders>
          </w:tcPr>
          <w:p w14:paraId="05650D5B" w14:textId="77777777" w:rsidR="00163631" w:rsidRPr="00E95F41" w:rsidRDefault="00163631" w:rsidP="00D86163">
            <w:pPr>
              <w:pStyle w:val="APA-texto"/>
              <w:ind w:firstLine="0"/>
              <w:rPr>
                <w:lang w:val="en-US"/>
              </w:rPr>
            </w:pPr>
            <w:r w:rsidRPr="00E95F41">
              <w:rPr>
                <w:lang w:val="en-US"/>
              </w:rPr>
              <w:t>Elementary</w:t>
            </w:r>
          </w:p>
        </w:tc>
        <w:tc>
          <w:tcPr>
            <w:tcW w:w="2233" w:type="dxa"/>
            <w:tcBorders>
              <w:top w:val="single" w:sz="4" w:space="0" w:color="auto"/>
            </w:tcBorders>
          </w:tcPr>
          <w:p w14:paraId="10BE12E9"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Borders>
              <w:top w:val="single" w:sz="4" w:space="0" w:color="auto"/>
            </w:tcBorders>
          </w:tcPr>
          <w:p w14:paraId="66E8269F" w14:textId="77777777" w:rsidR="00163631" w:rsidRPr="00E95F41" w:rsidRDefault="00163631" w:rsidP="00D86163">
            <w:pPr>
              <w:pStyle w:val="APA-texto"/>
              <w:ind w:firstLine="0"/>
              <w:rPr>
                <w:lang w:val="en-US"/>
              </w:rPr>
            </w:pPr>
            <w:r w:rsidRPr="00E95F41">
              <w:rPr>
                <w:lang w:val="en-US"/>
              </w:rPr>
              <w:t>Reading</w:t>
            </w:r>
          </w:p>
        </w:tc>
        <w:tc>
          <w:tcPr>
            <w:tcW w:w="2537" w:type="dxa"/>
            <w:tcBorders>
              <w:top w:val="single" w:sz="4" w:space="0" w:color="auto"/>
            </w:tcBorders>
          </w:tcPr>
          <w:p w14:paraId="731E8184" w14:textId="77777777" w:rsidR="00163631" w:rsidRPr="00E95F41" w:rsidRDefault="00163631" w:rsidP="00D86163">
            <w:pPr>
              <w:pStyle w:val="APA-texto"/>
              <w:ind w:firstLine="0"/>
              <w:rPr>
                <w:lang w:val="en-US"/>
              </w:rPr>
            </w:pPr>
            <w:r w:rsidRPr="00E95F41">
              <w:rPr>
                <w:rFonts w:cs="Times New Roman"/>
                <w:lang w:val="en-US"/>
              </w:rPr>
              <w:t>Intervention</w:t>
            </w:r>
          </w:p>
        </w:tc>
      </w:tr>
      <w:tr w:rsidR="00163631" w:rsidRPr="00E95F41" w14:paraId="10D72EF2" w14:textId="77777777" w:rsidTr="00D86163">
        <w:trPr>
          <w:trHeight w:val="63"/>
        </w:trPr>
        <w:tc>
          <w:tcPr>
            <w:tcW w:w="2280" w:type="dxa"/>
          </w:tcPr>
          <w:p w14:paraId="7BA4F839"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2D39593"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0A1DED6A" w14:textId="77777777" w:rsidR="00163631" w:rsidRPr="00E95F41" w:rsidRDefault="00163631" w:rsidP="00D86163">
            <w:pPr>
              <w:pStyle w:val="APA-texto"/>
              <w:ind w:firstLine="0"/>
              <w:rPr>
                <w:lang w:val="en-US"/>
              </w:rPr>
            </w:pPr>
            <w:r w:rsidRPr="00E95F41">
              <w:rPr>
                <w:lang w:val="en-US"/>
              </w:rPr>
              <w:t>Reading</w:t>
            </w:r>
          </w:p>
        </w:tc>
        <w:tc>
          <w:tcPr>
            <w:tcW w:w="2537" w:type="dxa"/>
          </w:tcPr>
          <w:p w14:paraId="3929BA27" w14:textId="77777777" w:rsidR="00163631" w:rsidRPr="00E95F41" w:rsidRDefault="00163631" w:rsidP="00D86163">
            <w:pPr>
              <w:pStyle w:val="APA-texto"/>
              <w:ind w:firstLine="0"/>
              <w:rPr>
                <w:lang w:val="en-US"/>
              </w:rPr>
            </w:pPr>
            <w:r w:rsidRPr="00E95F41">
              <w:rPr>
                <w:lang w:val="en-US"/>
              </w:rPr>
              <w:t>R</w:t>
            </w:r>
            <w:r w:rsidRPr="00E95F41">
              <w:rPr>
                <w:rFonts w:cs="Times New Roman"/>
                <w:lang w:val="en-US"/>
              </w:rPr>
              <w:t>emediation program</w:t>
            </w:r>
          </w:p>
        </w:tc>
      </w:tr>
      <w:tr w:rsidR="00163631" w:rsidRPr="00E95F41" w14:paraId="022AD906" w14:textId="77777777" w:rsidTr="00D86163">
        <w:trPr>
          <w:trHeight w:val="65"/>
        </w:trPr>
        <w:tc>
          <w:tcPr>
            <w:tcW w:w="2280" w:type="dxa"/>
          </w:tcPr>
          <w:p w14:paraId="2A30BABB"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2A784FFB"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64A124ED" w14:textId="77777777" w:rsidR="00163631" w:rsidRPr="00E95F41" w:rsidRDefault="00163631" w:rsidP="00D86163">
            <w:pPr>
              <w:pStyle w:val="APA-texto"/>
              <w:ind w:firstLine="0"/>
              <w:rPr>
                <w:lang w:val="en-US"/>
              </w:rPr>
            </w:pPr>
            <w:r w:rsidRPr="00E95F41">
              <w:rPr>
                <w:lang w:val="en-US"/>
              </w:rPr>
              <w:t>Reading</w:t>
            </w:r>
          </w:p>
        </w:tc>
        <w:tc>
          <w:tcPr>
            <w:tcW w:w="2537" w:type="dxa"/>
          </w:tcPr>
          <w:p w14:paraId="151282A6" w14:textId="77777777" w:rsidR="00163631" w:rsidRPr="00E95F41" w:rsidRDefault="00163631" w:rsidP="00D86163">
            <w:pPr>
              <w:pStyle w:val="APA-texto"/>
              <w:ind w:firstLine="0"/>
              <w:rPr>
                <w:lang w:val="en-US"/>
              </w:rPr>
            </w:pPr>
            <w:r w:rsidRPr="00E95F41">
              <w:rPr>
                <w:rFonts w:cs="Times New Roman"/>
                <w:lang w:val="en-US"/>
              </w:rPr>
              <w:t>Phonics</w:t>
            </w:r>
          </w:p>
        </w:tc>
      </w:tr>
      <w:tr w:rsidR="00163631" w:rsidRPr="00E95F41" w14:paraId="1E678790" w14:textId="77777777" w:rsidTr="00D86163">
        <w:trPr>
          <w:trHeight w:val="130"/>
        </w:trPr>
        <w:tc>
          <w:tcPr>
            <w:tcW w:w="2280" w:type="dxa"/>
          </w:tcPr>
          <w:p w14:paraId="40D46F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30D6D282"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3C5695ED" w14:textId="77777777" w:rsidR="00163631" w:rsidRPr="00E95F41" w:rsidRDefault="00163631" w:rsidP="00D86163">
            <w:pPr>
              <w:pStyle w:val="APA-texto"/>
              <w:ind w:firstLine="0"/>
              <w:rPr>
                <w:lang w:val="en-US"/>
              </w:rPr>
            </w:pPr>
            <w:r w:rsidRPr="00E95F41">
              <w:rPr>
                <w:lang w:val="en-US"/>
              </w:rPr>
              <w:t>Reading</w:t>
            </w:r>
          </w:p>
        </w:tc>
        <w:tc>
          <w:tcPr>
            <w:tcW w:w="2537" w:type="dxa"/>
          </w:tcPr>
          <w:p w14:paraId="60C270A0" w14:textId="77777777" w:rsidR="00163631" w:rsidRPr="00E95F41" w:rsidRDefault="00163631" w:rsidP="00D86163">
            <w:pPr>
              <w:pStyle w:val="APA-texto"/>
              <w:ind w:firstLine="0"/>
              <w:rPr>
                <w:lang w:val="en-US"/>
              </w:rPr>
            </w:pPr>
            <w:r w:rsidRPr="00E95F41">
              <w:rPr>
                <w:rFonts w:cs="Times New Roman"/>
                <w:lang w:val="en-US"/>
              </w:rPr>
              <w:t>phonological awarenes</w:t>
            </w:r>
            <w:r w:rsidRPr="00E95F41">
              <w:rPr>
                <w:lang w:val="en-US"/>
              </w:rPr>
              <w:t>s</w:t>
            </w:r>
          </w:p>
        </w:tc>
      </w:tr>
      <w:tr w:rsidR="00163631" w:rsidRPr="00E95F41" w14:paraId="04291030" w14:textId="77777777" w:rsidTr="00D86163">
        <w:trPr>
          <w:trHeight w:val="263"/>
        </w:trPr>
        <w:tc>
          <w:tcPr>
            <w:tcW w:w="2280" w:type="dxa"/>
          </w:tcPr>
          <w:p w14:paraId="04C86633"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17055F90"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442FD128" w14:textId="77777777" w:rsidR="00163631" w:rsidRPr="00E95F41" w:rsidRDefault="00163631" w:rsidP="00D86163">
            <w:pPr>
              <w:pStyle w:val="APA-texto"/>
              <w:ind w:firstLine="0"/>
              <w:rPr>
                <w:lang w:val="en-US"/>
              </w:rPr>
            </w:pPr>
            <w:r w:rsidRPr="00E95F41">
              <w:rPr>
                <w:lang w:val="en-US"/>
              </w:rPr>
              <w:t>Reading</w:t>
            </w:r>
          </w:p>
        </w:tc>
        <w:tc>
          <w:tcPr>
            <w:tcW w:w="2537" w:type="dxa"/>
          </w:tcPr>
          <w:p w14:paraId="7977CE0F" w14:textId="77777777" w:rsidR="00163631" w:rsidRPr="00E95F41" w:rsidRDefault="00163631" w:rsidP="00D86163">
            <w:pPr>
              <w:pStyle w:val="APA-texto"/>
              <w:ind w:firstLine="0"/>
              <w:rPr>
                <w:lang w:val="en-US"/>
              </w:rPr>
            </w:pPr>
            <w:r w:rsidRPr="00E95F41">
              <w:rPr>
                <w:lang w:val="en-US"/>
              </w:rPr>
              <w:t>d</w:t>
            </w:r>
            <w:r w:rsidRPr="00E95F41">
              <w:rPr>
                <w:rFonts w:cs="Times New Roman"/>
                <w:lang w:val="en-US"/>
              </w:rPr>
              <w:t xml:space="preserve">ecoding </w:t>
            </w:r>
          </w:p>
        </w:tc>
      </w:tr>
      <w:tr w:rsidR="00163631" w:rsidRPr="00E95F41" w14:paraId="69E63F2D" w14:textId="77777777" w:rsidTr="00D86163">
        <w:trPr>
          <w:trHeight w:val="263"/>
        </w:trPr>
        <w:tc>
          <w:tcPr>
            <w:tcW w:w="2280" w:type="dxa"/>
          </w:tcPr>
          <w:p w14:paraId="365EA2EE"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679D65B7"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C5414D8" w14:textId="77777777" w:rsidR="00163631" w:rsidRPr="00E95F41" w:rsidRDefault="00163631" w:rsidP="00D86163">
            <w:pPr>
              <w:pStyle w:val="APA-texto"/>
              <w:ind w:firstLine="0"/>
              <w:rPr>
                <w:lang w:val="en-US"/>
              </w:rPr>
            </w:pPr>
            <w:r w:rsidRPr="00E95F41">
              <w:rPr>
                <w:lang w:val="en-US"/>
              </w:rPr>
              <w:t>Reading</w:t>
            </w:r>
          </w:p>
        </w:tc>
        <w:tc>
          <w:tcPr>
            <w:tcW w:w="2537" w:type="dxa"/>
          </w:tcPr>
          <w:p w14:paraId="60B06381" w14:textId="77777777" w:rsidR="00163631" w:rsidRPr="00E95F41" w:rsidRDefault="00163631" w:rsidP="00D86163">
            <w:pPr>
              <w:pStyle w:val="APA-texto"/>
              <w:ind w:firstLine="0"/>
              <w:rPr>
                <w:lang w:val="en-US"/>
              </w:rPr>
            </w:pPr>
            <w:r w:rsidRPr="00E95F41">
              <w:rPr>
                <w:lang w:val="en-US"/>
              </w:rPr>
              <w:t>w</w:t>
            </w:r>
            <w:r w:rsidRPr="00E95F41">
              <w:rPr>
                <w:rFonts w:cs="Times New Roman"/>
                <w:lang w:val="en-US"/>
              </w:rPr>
              <w:t>ord Recognition</w:t>
            </w:r>
          </w:p>
        </w:tc>
      </w:tr>
      <w:tr w:rsidR="00163631" w:rsidRPr="00E95F41" w14:paraId="6745F733" w14:textId="77777777" w:rsidTr="00D86163">
        <w:trPr>
          <w:trHeight w:val="263"/>
        </w:trPr>
        <w:tc>
          <w:tcPr>
            <w:tcW w:w="2280" w:type="dxa"/>
          </w:tcPr>
          <w:p w14:paraId="41129018" w14:textId="77777777" w:rsidR="00163631" w:rsidRPr="00E95F41" w:rsidRDefault="00163631" w:rsidP="00D86163">
            <w:pPr>
              <w:pStyle w:val="APA-texto"/>
              <w:ind w:firstLine="0"/>
              <w:rPr>
                <w:lang w:val="en-US"/>
              </w:rPr>
            </w:pPr>
            <w:r w:rsidRPr="00E95F41">
              <w:rPr>
                <w:lang w:val="en-US"/>
              </w:rPr>
              <w:t>Elementary</w:t>
            </w:r>
          </w:p>
        </w:tc>
        <w:tc>
          <w:tcPr>
            <w:tcW w:w="2233" w:type="dxa"/>
          </w:tcPr>
          <w:p w14:paraId="002EAE08" w14:textId="77777777" w:rsidR="00163631" w:rsidRPr="00E95F41" w:rsidRDefault="00163631" w:rsidP="00D86163">
            <w:pPr>
              <w:pStyle w:val="APA-texto"/>
              <w:ind w:firstLine="0"/>
              <w:rPr>
                <w:lang w:val="en-US"/>
              </w:rPr>
            </w:pPr>
            <w:r w:rsidRPr="00E95F41">
              <w:rPr>
                <w:rFonts w:cs="Times New Roman"/>
                <w:lang w:val="en-US"/>
              </w:rPr>
              <w:t>Computer</w:t>
            </w:r>
            <w:r w:rsidRPr="00E95F41">
              <w:rPr>
                <w:lang w:val="en-US"/>
              </w:rPr>
              <w:t>*</w:t>
            </w:r>
            <w:r w:rsidRPr="00E95F41">
              <w:rPr>
                <w:rFonts w:cs="Times New Roman"/>
                <w:lang w:val="en-US"/>
              </w:rPr>
              <w:t xml:space="preserve"> </w:t>
            </w:r>
          </w:p>
        </w:tc>
        <w:tc>
          <w:tcPr>
            <w:tcW w:w="1750" w:type="dxa"/>
          </w:tcPr>
          <w:p w14:paraId="19D71D0F" w14:textId="77777777" w:rsidR="00163631" w:rsidRPr="00E95F41" w:rsidRDefault="00163631" w:rsidP="00D86163">
            <w:pPr>
              <w:pStyle w:val="APA-texto"/>
              <w:ind w:firstLine="0"/>
              <w:rPr>
                <w:lang w:val="en-US"/>
              </w:rPr>
            </w:pPr>
            <w:r w:rsidRPr="00E95F41">
              <w:rPr>
                <w:lang w:val="en-US"/>
              </w:rPr>
              <w:t>Reading</w:t>
            </w:r>
          </w:p>
        </w:tc>
        <w:tc>
          <w:tcPr>
            <w:tcW w:w="2537" w:type="dxa"/>
          </w:tcPr>
          <w:p w14:paraId="6C828C1C" w14:textId="77777777" w:rsidR="00163631" w:rsidRPr="00E95F41" w:rsidRDefault="00163631" w:rsidP="00D86163">
            <w:pPr>
              <w:pStyle w:val="APA-texto"/>
              <w:ind w:firstLine="0"/>
              <w:rPr>
                <w:lang w:val="en-US"/>
              </w:rPr>
            </w:pPr>
            <w:r w:rsidRPr="00E95F41">
              <w:rPr>
                <w:lang w:val="en-US"/>
              </w:rPr>
              <w:t>p</w:t>
            </w:r>
            <w:r w:rsidRPr="00E95F41">
              <w:rPr>
                <w:rFonts w:cs="Times New Roman"/>
                <w:lang w:val="en-US"/>
              </w:rPr>
              <w:t>honemic Awarenes</w:t>
            </w:r>
            <w:r w:rsidRPr="00E95F41">
              <w:rPr>
                <w:lang w:val="en-US"/>
              </w:rPr>
              <w:t>s</w:t>
            </w:r>
          </w:p>
        </w:tc>
      </w:tr>
    </w:tbl>
    <w:p w14:paraId="02295AA3" w14:textId="77777777" w:rsidR="00163631" w:rsidRPr="00E95F41" w:rsidRDefault="00163631" w:rsidP="00163631">
      <w:pPr>
        <w:pStyle w:val="APA-texto"/>
        <w:spacing w:line="240" w:lineRule="auto"/>
        <w:ind w:left="300" w:firstLine="0"/>
        <w:rPr>
          <w:lang w:val="en-US"/>
        </w:rPr>
      </w:pPr>
      <w:r w:rsidRPr="00E95F41">
        <w:rPr>
          <w:lang w:val="en-US"/>
        </w:rPr>
        <w:t>Note: *refers to the wild card character used to match any keyword starting with the string</w:t>
      </w:r>
      <w:r w:rsidRPr="00E95F41">
        <w:rPr>
          <w:lang w:val="en-US"/>
        </w:rPr>
        <w:br/>
        <w:t>computer (e.g., computerized, computer).</w:t>
      </w:r>
    </w:p>
    <w:p w14:paraId="0786E367" w14:textId="77777777" w:rsidR="00163631" w:rsidRPr="00E95F41" w:rsidRDefault="00163631" w:rsidP="00163631">
      <w:pPr>
        <w:rPr>
          <w:szCs w:val="24"/>
          <w:lang w:val="en-US"/>
        </w:rPr>
      </w:pPr>
    </w:p>
    <w:p w14:paraId="5CCEA522" w14:textId="77777777" w:rsidR="00163631" w:rsidRPr="00E95F41" w:rsidRDefault="00163631" w:rsidP="00163631">
      <w:pPr>
        <w:pStyle w:val="Heading2"/>
        <w:rPr>
          <w:szCs w:val="24"/>
          <w:lang w:val="en-US"/>
        </w:rPr>
      </w:pPr>
      <w:r w:rsidRPr="00E95F41">
        <w:rPr>
          <w:szCs w:val="24"/>
          <w:lang w:val="en-US"/>
        </w:rPr>
        <w:lastRenderedPageBreak/>
        <w:t>Study Selection</w:t>
      </w:r>
    </w:p>
    <w:p w14:paraId="7EA1FB74" w14:textId="60BBFF11" w:rsidR="00163631" w:rsidRPr="00E95F41" w:rsidRDefault="00163631" w:rsidP="00163631">
      <w:pPr>
        <w:pStyle w:val="APA-texto"/>
        <w:rPr>
          <w:lang w:val="en-US"/>
        </w:rPr>
      </w:pPr>
      <w:r w:rsidRPr="00E95F41">
        <w:rPr>
          <w:lang w:val="en-US"/>
        </w:rPr>
        <w:t>In order to identify the studies the following procedure was followed: (a) searches were conducted on the relevant databas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henever there was disagreement between the judges, it was discussed and resolved. The articles presented were deemed eligible by all authors. Table 3 presents the screening process</w:t>
      </w:r>
      <w:r w:rsidR="00F823CA">
        <w:rPr>
          <w:lang w:val="en-US"/>
        </w:rPr>
        <w:t xml:space="preserve"> and</w:t>
      </w:r>
      <w:r w:rsidR="00FD4844">
        <w:rPr>
          <w:lang w:val="en-US"/>
        </w:rPr>
        <w:t xml:space="preserve"> </w:t>
      </w:r>
      <w:r w:rsidR="00D31927">
        <w:rPr>
          <w:lang w:val="en-US"/>
        </w:rPr>
        <w:t>table 4</w:t>
      </w:r>
      <w:r w:rsidR="00F823CA">
        <w:rPr>
          <w:lang w:val="en-US"/>
        </w:rPr>
        <w:t xml:space="preserve"> presents the general characteristics of the studies.</w:t>
      </w:r>
    </w:p>
    <w:p w14:paraId="27389A90" w14:textId="77777777" w:rsidR="00163631" w:rsidRPr="00E95F41" w:rsidRDefault="00163631" w:rsidP="00163631">
      <w:pPr>
        <w:pStyle w:val="APA-texto"/>
        <w:ind w:firstLine="0"/>
        <w:rPr>
          <w:lang w:val="en-US"/>
        </w:rPr>
      </w:pPr>
      <w:r w:rsidRPr="00E95F41">
        <w:rPr>
          <w:lang w:val="en-US"/>
        </w:rPr>
        <w:t>Table 3</w:t>
      </w:r>
    </w:p>
    <w:p w14:paraId="418E3EE2" w14:textId="77777777" w:rsidR="00163631" w:rsidRPr="00E95F41" w:rsidRDefault="00163631" w:rsidP="00163631">
      <w:pPr>
        <w:pStyle w:val="APA-texto"/>
        <w:ind w:firstLine="0"/>
        <w:rPr>
          <w:lang w:val="en-US"/>
        </w:rPr>
      </w:pPr>
      <w:r w:rsidRPr="00E95F41">
        <w:rPr>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E95F41"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E95F41" w:rsidRDefault="00163631" w:rsidP="00D86163">
            <w:pPr>
              <w:rPr>
                <w:rFonts w:cs="Times New Roman"/>
                <w:lang w:val="en-US"/>
              </w:rPr>
            </w:pPr>
            <w:r w:rsidRPr="00E95F41">
              <w:rPr>
                <w:rFonts w:cs="Times New Roman"/>
                <w:lang w:val="en-US"/>
              </w:rPr>
              <w:t>Phase</w:t>
            </w:r>
          </w:p>
        </w:tc>
        <w:tc>
          <w:tcPr>
            <w:tcW w:w="1281" w:type="dxa"/>
            <w:tcBorders>
              <w:top w:val="single" w:sz="4" w:space="0" w:color="auto"/>
              <w:bottom w:val="single" w:sz="4" w:space="0" w:color="auto"/>
            </w:tcBorders>
          </w:tcPr>
          <w:p w14:paraId="29942F0B" w14:textId="77777777" w:rsidR="00163631" w:rsidRPr="00E95F41" w:rsidRDefault="00163631" w:rsidP="00D86163">
            <w:pPr>
              <w:jc w:val="center"/>
              <w:rPr>
                <w:rFonts w:cs="Times New Roman"/>
                <w:lang w:val="en-US"/>
              </w:rPr>
            </w:pPr>
            <w:r w:rsidRPr="00E95F41">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E95F41" w:rsidRDefault="00163631" w:rsidP="00D86163">
            <w:pPr>
              <w:jc w:val="center"/>
              <w:rPr>
                <w:rFonts w:cs="Times New Roman"/>
                <w:lang w:val="en-US"/>
              </w:rPr>
            </w:pPr>
            <w:r w:rsidRPr="00E95F41">
              <w:rPr>
                <w:rFonts w:cs="Times New Roman"/>
                <w:lang w:val="en-US"/>
              </w:rPr>
              <w:t>Reasons for discarding articles</w:t>
            </w:r>
          </w:p>
        </w:tc>
      </w:tr>
      <w:tr w:rsidR="00163631" w:rsidRPr="00E95F41" w14:paraId="2F2696B8" w14:textId="77777777" w:rsidTr="001F333F">
        <w:trPr>
          <w:trHeight w:val="607"/>
        </w:trPr>
        <w:tc>
          <w:tcPr>
            <w:tcW w:w="2196" w:type="dxa"/>
            <w:tcBorders>
              <w:top w:val="single" w:sz="4" w:space="0" w:color="auto"/>
              <w:bottom w:val="nil"/>
            </w:tcBorders>
            <w:vAlign w:val="top"/>
          </w:tcPr>
          <w:p w14:paraId="4CED92A6" w14:textId="77777777" w:rsidR="00163631" w:rsidRPr="00E95F41" w:rsidRDefault="00163631" w:rsidP="0038708F">
            <w:pPr>
              <w:rPr>
                <w:rFonts w:cs="Times New Roman"/>
                <w:lang w:val="en-US"/>
              </w:rPr>
            </w:pPr>
            <w:r w:rsidRPr="00E95F41">
              <w:rPr>
                <w:rFonts w:cs="Times New Roman"/>
                <w:lang w:val="en-US"/>
              </w:rPr>
              <w:t>Initial search</w:t>
            </w:r>
          </w:p>
        </w:tc>
        <w:tc>
          <w:tcPr>
            <w:tcW w:w="1281" w:type="dxa"/>
            <w:tcBorders>
              <w:top w:val="single" w:sz="4" w:space="0" w:color="auto"/>
              <w:bottom w:val="nil"/>
            </w:tcBorders>
            <w:vAlign w:val="top"/>
          </w:tcPr>
          <w:p w14:paraId="511FD779" w14:textId="77777777" w:rsidR="00163631" w:rsidRPr="00E95F41" w:rsidRDefault="00163631" w:rsidP="0038708F">
            <w:pPr>
              <w:jc w:val="center"/>
              <w:rPr>
                <w:rFonts w:cs="Times New Roman"/>
                <w:lang w:val="en-US"/>
              </w:rPr>
            </w:pPr>
            <w:r w:rsidRPr="00E95F41">
              <w:rPr>
                <w:rFonts w:cs="Times New Roman"/>
                <w:lang w:val="en-US"/>
              </w:rPr>
              <w:t>451</w:t>
            </w:r>
          </w:p>
        </w:tc>
        <w:tc>
          <w:tcPr>
            <w:tcW w:w="6075" w:type="dxa"/>
            <w:tcBorders>
              <w:top w:val="single" w:sz="4" w:space="0" w:color="auto"/>
              <w:bottom w:val="nil"/>
            </w:tcBorders>
          </w:tcPr>
          <w:p w14:paraId="4D9A2FBF" w14:textId="77777777" w:rsidR="00163631" w:rsidRPr="00E95F41" w:rsidRDefault="00163631" w:rsidP="001F333F">
            <w:pPr>
              <w:jc w:val="center"/>
              <w:rPr>
                <w:rFonts w:cs="Times New Roman"/>
                <w:lang w:val="en-US"/>
              </w:rPr>
            </w:pPr>
            <w:r w:rsidRPr="00E95F41">
              <w:rPr>
                <w:rFonts w:cs="Times New Roman"/>
                <w:lang w:val="en-US"/>
              </w:rPr>
              <w:t>-</w:t>
            </w:r>
          </w:p>
        </w:tc>
      </w:tr>
      <w:tr w:rsidR="00163631" w:rsidRPr="00E95F41" w14:paraId="5570C794" w14:textId="77777777" w:rsidTr="001F333F">
        <w:trPr>
          <w:trHeight w:val="607"/>
        </w:trPr>
        <w:tc>
          <w:tcPr>
            <w:tcW w:w="2196" w:type="dxa"/>
            <w:tcBorders>
              <w:top w:val="nil"/>
              <w:bottom w:val="nil"/>
            </w:tcBorders>
            <w:vAlign w:val="top"/>
          </w:tcPr>
          <w:p w14:paraId="7670CCA2" w14:textId="77777777" w:rsidR="00163631" w:rsidRPr="00E95F41" w:rsidRDefault="00163631" w:rsidP="0038708F">
            <w:pPr>
              <w:rPr>
                <w:rFonts w:cs="Times New Roman"/>
                <w:lang w:val="en-US"/>
              </w:rPr>
            </w:pPr>
            <w:r w:rsidRPr="00E95F41">
              <w:rPr>
                <w:rFonts w:cs="Times New Roman"/>
                <w:lang w:val="en-US"/>
              </w:rPr>
              <w:t>Initial screening</w:t>
            </w:r>
          </w:p>
        </w:tc>
        <w:tc>
          <w:tcPr>
            <w:tcW w:w="1281" w:type="dxa"/>
            <w:tcBorders>
              <w:top w:val="nil"/>
              <w:bottom w:val="nil"/>
            </w:tcBorders>
            <w:vAlign w:val="top"/>
          </w:tcPr>
          <w:p w14:paraId="6067611B" w14:textId="77777777" w:rsidR="00163631" w:rsidRPr="00E95F41" w:rsidRDefault="00163631" w:rsidP="0038708F">
            <w:pPr>
              <w:jc w:val="center"/>
              <w:rPr>
                <w:rFonts w:cs="Times New Roman"/>
                <w:lang w:val="en-US"/>
              </w:rPr>
            </w:pPr>
            <w:r w:rsidRPr="00E95F41">
              <w:rPr>
                <w:rFonts w:cs="Times New Roman"/>
                <w:lang w:val="en-US"/>
              </w:rPr>
              <w:t>29</w:t>
            </w:r>
          </w:p>
        </w:tc>
        <w:tc>
          <w:tcPr>
            <w:tcW w:w="6075" w:type="dxa"/>
            <w:tcBorders>
              <w:top w:val="nil"/>
              <w:bottom w:val="nil"/>
            </w:tcBorders>
            <w:vAlign w:val="top"/>
          </w:tcPr>
          <w:p w14:paraId="365DABE2" w14:textId="77777777" w:rsidR="00163631" w:rsidRDefault="00163631" w:rsidP="001F333F">
            <w:pPr>
              <w:rPr>
                <w:rFonts w:cs="Times New Roman"/>
                <w:lang w:val="en-US"/>
              </w:rPr>
            </w:pPr>
            <w:r w:rsidRPr="00E95F41">
              <w:rPr>
                <w:rFonts w:cs="Times New Roman"/>
                <w:lang w:val="en-US"/>
              </w:rPr>
              <w:t>Older children, reading skills were not measured, non-empirical article, severe neurodevelopmental disorders (e.g., autism spectrum disorder), non-technological-based intervention, not focused on basic reading skills, qualitative studies, focused on academic skills other than reading</w:t>
            </w:r>
          </w:p>
          <w:p w14:paraId="79052531" w14:textId="0C94751E" w:rsidR="00621ED2" w:rsidRPr="00E95F41" w:rsidRDefault="00621ED2" w:rsidP="001F333F">
            <w:pPr>
              <w:rPr>
                <w:rFonts w:cs="Times New Roman"/>
                <w:lang w:val="en-US"/>
              </w:rPr>
            </w:pPr>
          </w:p>
        </w:tc>
      </w:tr>
      <w:tr w:rsidR="00163631" w:rsidRPr="00E95F41" w14:paraId="7CF7D393" w14:textId="77777777" w:rsidTr="001F333F">
        <w:trPr>
          <w:trHeight w:val="607"/>
        </w:trPr>
        <w:tc>
          <w:tcPr>
            <w:tcW w:w="2196" w:type="dxa"/>
            <w:tcBorders>
              <w:top w:val="nil"/>
            </w:tcBorders>
            <w:vAlign w:val="top"/>
          </w:tcPr>
          <w:p w14:paraId="62A55F7E" w14:textId="77777777" w:rsidR="00163631" w:rsidRPr="00E95F41" w:rsidRDefault="00163631" w:rsidP="0038708F">
            <w:pPr>
              <w:rPr>
                <w:rFonts w:cs="Times New Roman"/>
                <w:lang w:val="en-US"/>
              </w:rPr>
            </w:pPr>
            <w:r w:rsidRPr="00E95F41">
              <w:rPr>
                <w:rFonts w:cs="Times New Roman"/>
                <w:lang w:val="en-US"/>
              </w:rPr>
              <w:t>Duplicate removal</w:t>
            </w:r>
          </w:p>
        </w:tc>
        <w:tc>
          <w:tcPr>
            <w:tcW w:w="1281" w:type="dxa"/>
            <w:tcBorders>
              <w:top w:val="nil"/>
            </w:tcBorders>
            <w:vAlign w:val="top"/>
          </w:tcPr>
          <w:p w14:paraId="7D4D3FBC" w14:textId="77777777" w:rsidR="00163631" w:rsidRPr="00E95F41" w:rsidRDefault="00163631" w:rsidP="0038708F">
            <w:pPr>
              <w:jc w:val="center"/>
              <w:rPr>
                <w:rFonts w:cs="Times New Roman"/>
                <w:lang w:val="en-US"/>
              </w:rPr>
            </w:pPr>
            <w:r w:rsidRPr="00E95F41">
              <w:rPr>
                <w:lang w:val="en-US"/>
              </w:rPr>
              <w:t>25</w:t>
            </w:r>
          </w:p>
        </w:tc>
        <w:tc>
          <w:tcPr>
            <w:tcW w:w="6075" w:type="dxa"/>
            <w:tcBorders>
              <w:top w:val="nil"/>
            </w:tcBorders>
          </w:tcPr>
          <w:p w14:paraId="1792FCC5" w14:textId="77777777" w:rsidR="00163631" w:rsidRPr="00E95F41" w:rsidRDefault="00163631" w:rsidP="001F333F">
            <w:pPr>
              <w:pStyle w:val="ListParagraph"/>
              <w:numPr>
                <w:ilvl w:val="0"/>
                <w:numId w:val="12"/>
              </w:numPr>
              <w:jc w:val="center"/>
              <w:rPr>
                <w:rFonts w:cs="Times New Roman"/>
                <w:lang w:val="en-US"/>
              </w:rPr>
            </w:pPr>
          </w:p>
        </w:tc>
      </w:tr>
      <w:tr w:rsidR="00163631" w:rsidRPr="00E95F41" w14:paraId="0BA6CF44" w14:textId="77777777" w:rsidTr="001F333F">
        <w:trPr>
          <w:trHeight w:val="607"/>
        </w:trPr>
        <w:tc>
          <w:tcPr>
            <w:tcW w:w="2196" w:type="dxa"/>
            <w:vAlign w:val="top"/>
          </w:tcPr>
          <w:p w14:paraId="4A7CAF94" w14:textId="77777777" w:rsidR="00163631" w:rsidRPr="00E95F41" w:rsidRDefault="00163631" w:rsidP="0038708F">
            <w:pPr>
              <w:rPr>
                <w:rFonts w:cs="Times New Roman"/>
                <w:lang w:val="en-US"/>
              </w:rPr>
            </w:pPr>
            <w:r w:rsidRPr="00E95F41">
              <w:rPr>
                <w:rFonts w:cs="Times New Roman"/>
                <w:lang w:val="en-US"/>
              </w:rPr>
              <w:t>Final article selection by judges</w:t>
            </w:r>
          </w:p>
        </w:tc>
        <w:tc>
          <w:tcPr>
            <w:tcW w:w="1281" w:type="dxa"/>
            <w:vAlign w:val="top"/>
          </w:tcPr>
          <w:p w14:paraId="2C68A04D" w14:textId="77777777" w:rsidR="00163631" w:rsidRPr="00E95F41" w:rsidRDefault="00163631" w:rsidP="0038708F">
            <w:pPr>
              <w:jc w:val="center"/>
              <w:rPr>
                <w:rFonts w:cs="Times New Roman"/>
                <w:lang w:val="en-US"/>
              </w:rPr>
            </w:pPr>
            <w:r w:rsidRPr="00E95F41">
              <w:rPr>
                <w:rFonts w:cs="Times New Roman"/>
                <w:lang w:val="en-US"/>
              </w:rPr>
              <w:t>21</w:t>
            </w:r>
          </w:p>
        </w:tc>
        <w:tc>
          <w:tcPr>
            <w:tcW w:w="6075" w:type="dxa"/>
            <w:vAlign w:val="top"/>
          </w:tcPr>
          <w:p w14:paraId="44DA7427" w14:textId="77777777" w:rsidR="00163631" w:rsidRPr="00E95F41" w:rsidRDefault="00163631" w:rsidP="001F333F">
            <w:pPr>
              <w:rPr>
                <w:rFonts w:cs="Times New Roman"/>
                <w:vertAlign w:val="superscript"/>
                <w:lang w:val="en-US"/>
              </w:rPr>
            </w:pPr>
            <w:r w:rsidRPr="00E95F41">
              <w:rPr>
                <w:rFonts w:cs="Times New Roman"/>
                <w:lang w:val="en-US"/>
              </w:rPr>
              <w:t xml:space="preserve">Did not address basic reading skills, the same study was published with different titles and variations of their analytical </w:t>
            </w:r>
            <w:proofErr w:type="spellStart"/>
            <w:r w:rsidRPr="00E95F41">
              <w:rPr>
                <w:rFonts w:cs="Times New Roman"/>
                <w:lang w:val="en-US"/>
              </w:rPr>
              <w:t>approach</w:t>
            </w:r>
            <w:r w:rsidRPr="00E95F41">
              <w:rPr>
                <w:rFonts w:cs="Times New Roman"/>
                <w:vertAlign w:val="superscript"/>
                <w:lang w:val="en-US"/>
              </w:rPr>
              <w:t>a</w:t>
            </w:r>
            <w:proofErr w:type="spellEnd"/>
          </w:p>
        </w:tc>
      </w:tr>
    </w:tbl>
    <w:p w14:paraId="5CDDFBCF" w14:textId="677709BB" w:rsidR="008F6D9A" w:rsidRDefault="00163631" w:rsidP="00163631">
      <w:pPr>
        <w:pStyle w:val="APA-texto"/>
        <w:ind w:firstLine="0"/>
        <w:rPr>
          <w:lang w:val="en-US"/>
        </w:rPr>
      </w:pPr>
      <w:r w:rsidRPr="00E95F41">
        <w:rPr>
          <w:lang w:val="en-US"/>
        </w:rPr>
        <w:t xml:space="preserve">Note. </w:t>
      </w:r>
      <w:proofErr w:type="spellStart"/>
      <w:r w:rsidRPr="00E95F41">
        <w:rPr>
          <w:vertAlign w:val="superscript"/>
          <w:lang w:val="en-US"/>
        </w:rPr>
        <w:t>a</w:t>
      </w:r>
      <w:r w:rsidRPr="00E95F41">
        <w:rPr>
          <w:lang w:val="en-US"/>
        </w:rPr>
        <w:t>Only</w:t>
      </w:r>
      <w:proofErr w:type="spellEnd"/>
      <w:r w:rsidRPr="00E95F41">
        <w:rPr>
          <w:lang w:val="en-US"/>
        </w:rPr>
        <w:t xml:space="preserve"> one study was included in this review.</w:t>
      </w:r>
    </w:p>
    <w:p w14:paraId="6C0D64C0" w14:textId="77777777" w:rsidR="00BB0009" w:rsidRDefault="00BB0009" w:rsidP="00163631">
      <w:pPr>
        <w:pStyle w:val="APA-texto"/>
        <w:ind w:firstLine="0"/>
        <w:rPr>
          <w:lang w:val="en-US"/>
        </w:rPr>
        <w:sectPr w:rsidR="00BB0009" w:rsidSect="00F84E4C">
          <w:pgSz w:w="12240" w:h="15840"/>
          <w:pgMar w:top="1440" w:right="1440" w:bottom="1440" w:left="1440" w:header="720" w:footer="720" w:gutter="0"/>
          <w:cols w:space="720"/>
          <w:docGrid w:linePitch="360"/>
        </w:sectPr>
      </w:pPr>
    </w:p>
    <w:p w14:paraId="5CBD3D33" w14:textId="25BA02E2" w:rsidR="001A69CA" w:rsidRDefault="001A69CA" w:rsidP="00163631">
      <w:pPr>
        <w:pStyle w:val="APA-texto"/>
        <w:ind w:firstLine="0"/>
        <w:rPr>
          <w:lang w:val="en-US"/>
        </w:rPr>
      </w:pPr>
      <w:r>
        <w:rPr>
          <w:lang w:val="en-US"/>
        </w:rPr>
        <w:lastRenderedPageBreak/>
        <w:t>Table 4</w:t>
      </w:r>
    </w:p>
    <w:p w14:paraId="2D373C58" w14:textId="312A991F" w:rsidR="001A69CA" w:rsidRDefault="001A69CA" w:rsidP="00163631">
      <w:pPr>
        <w:pStyle w:val="APA-texto"/>
        <w:ind w:firstLine="0"/>
        <w:rPr>
          <w:lang w:val="en-US"/>
        </w:rPr>
      </w:pPr>
      <w:r>
        <w:rPr>
          <w:lang w:val="en-US"/>
        </w:rPr>
        <w:t>Characteristics of the studies</w:t>
      </w:r>
    </w:p>
    <w:tbl>
      <w:tblPr>
        <w:tblW w:w="12646" w:type="dxa"/>
        <w:tblLayout w:type="fixed"/>
        <w:tblLook w:val="04A0" w:firstRow="1" w:lastRow="0" w:firstColumn="1" w:lastColumn="0" w:noHBand="0" w:noVBand="1"/>
      </w:tblPr>
      <w:tblGrid>
        <w:gridCol w:w="1778"/>
        <w:gridCol w:w="6083"/>
        <w:gridCol w:w="1878"/>
        <w:gridCol w:w="2907"/>
      </w:tblGrid>
      <w:tr w:rsidR="001A69CA" w:rsidRPr="00B011D2" w14:paraId="6E5E0271" w14:textId="77777777" w:rsidTr="00AA6B93">
        <w:trPr>
          <w:trHeight w:val="432"/>
          <w:tblHeader/>
        </w:trPr>
        <w:tc>
          <w:tcPr>
            <w:tcW w:w="1778" w:type="dxa"/>
            <w:tcBorders>
              <w:top w:val="single" w:sz="4" w:space="0" w:color="auto"/>
              <w:left w:val="nil"/>
              <w:bottom w:val="single" w:sz="4" w:space="0" w:color="auto"/>
              <w:right w:val="nil"/>
            </w:tcBorders>
            <w:vAlign w:val="center"/>
          </w:tcPr>
          <w:p w14:paraId="3C591501" w14:textId="77777777" w:rsidR="001A69CA" w:rsidRPr="00B011D2" w:rsidRDefault="001A69CA" w:rsidP="00AA6B93">
            <w:pPr>
              <w:spacing w:line="240" w:lineRule="auto"/>
              <w:jc w:val="center"/>
              <w:rPr>
                <w:rFonts w:eastAsia="Times New Roman"/>
                <w:color w:val="000000"/>
                <w:szCs w:val="24"/>
                <w:lang w:val="en-US"/>
              </w:rPr>
            </w:pPr>
            <w:r w:rsidRPr="00B011D2">
              <w:rPr>
                <w:lang w:val="en-US"/>
              </w:rPr>
              <w:t>Author</w:t>
            </w:r>
          </w:p>
        </w:tc>
        <w:tc>
          <w:tcPr>
            <w:tcW w:w="6083" w:type="dxa"/>
            <w:tcBorders>
              <w:top w:val="single" w:sz="4" w:space="0" w:color="auto"/>
              <w:left w:val="nil"/>
              <w:bottom w:val="single" w:sz="4" w:space="0" w:color="auto"/>
              <w:right w:val="nil"/>
            </w:tcBorders>
            <w:shd w:val="clear" w:color="auto" w:fill="auto"/>
            <w:noWrap/>
            <w:vAlign w:val="center"/>
            <w:hideMark/>
          </w:tcPr>
          <w:p w14:paraId="4087A76C"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Purpose</w:t>
            </w:r>
          </w:p>
        </w:tc>
        <w:tc>
          <w:tcPr>
            <w:tcW w:w="1878" w:type="dxa"/>
            <w:tcBorders>
              <w:top w:val="single" w:sz="4" w:space="0" w:color="auto"/>
              <w:left w:val="nil"/>
              <w:bottom w:val="single" w:sz="4" w:space="0" w:color="auto"/>
              <w:right w:val="nil"/>
            </w:tcBorders>
            <w:shd w:val="clear" w:color="auto" w:fill="auto"/>
            <w:noWrap/>
            <w:vAlign w:val="center"/>
            <w:hideMark/>
          </w:tcPr>
          <w:p w14:paraId="2F2EAED4"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Intervention name</w:t>
            </w:r>
          </w:p>
        </w:tc>
        <w:tc>
          <w:tcPr>
            <w:tcW w:w="2907" w:type="dxa"/>
            <w:tcBorders>
              <w:top w:val="single" w:sz="4" w:space="0" w:color="auto"/>
              <w:left w:val="nil"/>
              <w:bottom w:val="single" w:sz="4" w:space="0" w:color="auto"/>
              <w:right w:val="nil"/>
            </w:tcBorders>
            <w:shd w:val="clear" w:color="auto" w:fill="auto"/>
            <w:noWrap/>
            <w:vAlign w:val="center"/>
            <w:hideMark/>
          </w:tcPr>
          <w:p w14:paraId="2CF5D7A1" w14:textId="77777777" w:rsidR="001A69CA" w:rsidRPr="00B011D2" w:rsidRDefault="001A69CA" w:rsidP="00AA6B93">
            <w:pPr>
              <w:spacing w:line="240" w:lineRule="auto"/>
              <w:jc w:val="center"/>
              <w:rPr>
                <w:rFonts w:eastAsia="Times New Roman"/>
                <w:color w:val="000000"/>
                <w:szCs w:val="24"/>
                <w:lang w:val="en-US"/>
              </w:rPr>
            </w:pPr>
            <w:r w:rsidRPr="00B011D2">
              <w:rPr>
                <w:rFonts w:eastAsia="Times New Roman"/>
                <w:color w:val="000000"/>
                <w:szCs w:val="24"/>
                <w:lang w:val="en-US"/>
              </w:rPr>
              <w:t>Targeted reading skills</w:t>
            </w:r>
          </w:p>
        </w:tc>
      </w:tr>
      <w:tr w:rsidR="001A69CA" w:rsidRPr="00B011D2" w14:paraId="4233C6E5" w14:textId="77777777" w:rsidTr="00AA6B93">
        <w:trPr>
          <w:trHeight w:val="432"/>
        </w:trPr>
        <w:tc>
          <w:tcPr>
            <w:tcW w:w="1778" w:type="dxa"/>
            <w:tcBorders>
              <w:top w:val="nil"/>
              <w:left w:val="nil"/>
              <w:bottom w:val="nil"/>
              <w:right w:val="nil"/>
            </w:tcBorders>
          </w:tcPr>
          <w:p w14:paraId="2790A9C8" w14:textId="4C5A45B5"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manualFormatting":"Cazzell et al. (2016","plainTextFormattedCitation":"(Cazzell et al., 2016)","previouslyFormattedCitation":"(Cazzell et al.,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Cazzell et al. (2016</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73CE138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a Computer-based flashcard reading program with self-determined response intervals on sight-word acquisition in elementary-school students with intellectual disability.</w:t>
            </w:r>
          </w:p>
        </w:tc>
        <w:tc>
          <w:tcPr>
            <w:tcW w:w="1878" w:type="dxa"/>
            <w:tcBorders>
              <w:top w:val="nil"/>
              <w:left w:val="nil"/>
              <w:bottom w:val="nil"/>
              <w:right w:val="nil"/>
            </w:tcBorders>
            <w:shd w:val="clear" w:color="auto" w:fill="auto"/>
            <w:noWrap/>
            <w:hideMark/>
          </w:tcPr>
          <w:p w14:paraId="43D012E3" w14:textId="77777777" w:rsidR="001A69CA" w:rsidRPr="00B011D2" w:rsidRDefault="001A69CA" w:rsidP="00AA6B93">
            <w:pPr>
              <w:spacing w:line="240" w:lineRule="auto"/>
              <w:rPr>
                <w:color w:val="000000"/>
                <w:lang w:val="en-US"/>
              </w:rPr>
            </w:pPr>
            <w:r w:rsidRPr="00B011D2">
              <w:rPr>
                <w:color w:val="000000"/>
                <w:lang w:val="en-US"/>
              </w:rPr>
              <w:t>Researcher-developed: Computer-based flashcard reading</w:t>
            </w:r>
          </w:p>
          <w:p w14:paraId="20715739" w14:textId="77777777" w:rsidR="001A69CA" w:rsidRPr="00B011D2" w:rsidRDefault="001A69CA" w:rsidP="00AA6B93">
            <w:pPr>
              <w:spacing w:line="240" w:lineRule="auto"/>
              <w:rPr>
                <w:color w:val="000000"/>
                <w:lang w:val="en-US"/>
              </w:rPr>
            </w:pPr>
          </w:p>
          <w:p w14:paraId="372BE77F"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2A5CB90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17BDD76E" w14:textId="77777777" w:rsidTr="00AA6B93">
        <w:trPr>
          <w:trHeight w:val="432"/>
        </w:trPr>
        <w:tc>
          <w:tcPr>
            <w:tcW w:w="1778" w:type="dxa"/>
            <w:tcBorders>
              <w:top w:val="nil"/>
              <w:left w:val="nil"/>
              <w:bottom w:val="nil"/>
              <w:right w:val="nil"/>
            </w:tcBorders>
          </w:tcPr>
          <w:p w14:paraId="5762083F" w14:textId="42D5231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manualFormatting":"Chai (2017","plainTextFormattedCitation":"(Chai, 2017)","previouslyFormattedCitation":"(Chai,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Chai (2017</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6E3368C" w14:textId="77777777" w:rsidR="001A69CA" w:rsidRPr="00B011D2" w:rsidRDefault="001A69CA" w:rsidP="00AA6B93">
            <w:pPr>
              <w:spacing w:line="240" w:lineRule="auto"/>
              <w:rPr>
                <w:color w:val="000000"/>
                <w:lang w:val="en-US"/>
              </w:rPr>
            </w:pPr>
            <w:r w:rsidRPr="00B011D2">
              <w:rPr>
                <w:color w:val="000000"/>
                <w:lang w:val="en-US"/>
              </w:rPr>
              <w:t>Evaluate the effectiveness of using an iPad intervention to improve phonological awareness skills of young children with mild developmental delays in a rural elementary school.</w:t>
            </w:r>
          </w:p>
          <w:p w14:paraId="35B074A6" w14:textId="77777777" w:rsidR="001A69CA" w:rsidRPr="00B011D2" w:rsidRDefault="001A69CA" w:rsidP="00AA6B93">
            <w:pPr>
              <w:spacing w:line="240" w:lineRule="auto"/>
              <w:rPr>
                <w:color w:val="000000"/>
                <w:lang w:val="en-US"/>
              </w:rPr>
            </w:pPr>
          </w:p>
          <w:p w14:paraId="4D77CB56"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07C08394"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ouch Sound</w:t>
            </w:r>
          </w:p>
        </w:tc>
        <w:tc>
          <w:tcPr>
            <w:tcW w:w="2907" w:type="dxa"/>
            <w:tcBorders>
              <w:top w:val="nil"/>
              <w:left w:val="nil"/>
              <w:bottom w:val="nil"/>
              <w:right w:val="nil"/>
            </w:tcBorders>
            <w:shd w:val="clear" w:color="auto" w:fill="auto"/>
            <w:noWrap/>
            <w:hideMark/>
          </w:tcPr>
          <w:p w14:paraId="7F84765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0DCFFF10" w14:textId="77777777" w:rsidTr="00AA6B93">
        <w:trPr>
          <w:trHeight w:val="432"/>
        </w:trPr>
        <w:tc>
          <w:tcPr>
            <w:tcW w:w="1778" w:type="dxa"/>
            <w:tcBorders>
              <w:top w:val="nil"/>
              <w:left w:val="nil"/>
              <w:bottom w:val="nil"/>
              <w:right w:val="nil"/>
            </w:tcBorders>
          </w:tcPr>
          <w:p w14:paraId="68FE645C" w14:textId="0D164A92"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manualFormatting":"Comaskey, Savage, &amp; Abrami (2009","plainTextFormattedCitation":"(Comaskey, Savage, &amp; Abrami, 2009)","previouslyFormattedCitation":"(Comaskey, Savage, &amp; Abrami,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Comaskey, Savage, &amp; Abrami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025D0F9E"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xplore the effectiveness of a web-based literacy programme that delivered two distinct phonics programmes.</w:t>
            </w:r>
          </w:p>
        </w:tc>
        <w:tc>
          <w:tcPr>
            <w:tcW w:w="1878" w:type="dxa"/>
            <w:tcBorders>
              <w:top w:val="nil"/>
              <w:left w:val="nil"/>
              <w:bottom w:val="nil"/>
              <w:right w:val="nil"/>
            </w:tcBorders>
            <w:shd w:val="clear" w:color="auto" w:fill="auto"/>
            <w:noWrap/>
            <w:hideMark/>
          </w:tcPr>
          <w:p w14:paraId="472CCCFB" w14:textId="77777777" w:rsidR="001A69CA" w:rsidRPr="00B011D2" w:rsidRDefault="001A69CA" w:rsidP="00AA6B93">
            <w:pPr>
              <w:spacing w:line="240" w:lineRule="auto"/>
              <w:rPr>
                <w:color w:val="000000"/>
                <w:lang w:val="en-US"/>
              </w:rPr>
            </w:pPr>
            <w:r w:rsidRPr="00B011D2">
              <w:rPr>
                <w:color w:val="000000"/>
                <w:lang w:val="en-US"/>
              </w:rPr>
              <w:t>A Balanced Reading Approach for Canadians Designed to Achieve Best Results for All</w:t>
            </w:r>
          </w:p>
          <w:p w14:paraId="1CC095F3" w14:textId="77777777" w:rsidR="001A69CA" w:rsidRPr="00B011D2" w:rsidRDefault="001A69CA" w:rsidP="00AA6B93">
            <w:pPr>
              <w:spacing w:line="240" w:lineRule="auto"/>
              <w:rPr>
                <w:color w:val="000000"/>
                <w:lang w:val="en-US"/>
              </w:rPr>
            </w:pPr>
          </w:p>
          <w:p w14:paraId="234550D0" w14:textId="77777777" w:rsidR="001A69CA" w:rsidRPr="00B011D2" w:rsidRDefault="001A69CA" w:rsidP="00AA6B93">
            <w:pPr>
              <w:spacing w:line="240" w:lineRule="auto"/>
              <w:rPr>
                <w:color w:val="000000"/>
                <w:lang w:val="en-US"/>
              </w:rPr>
            </w:pPr>
          </w:p>
        </w:tc>
        <w:tc>
          <w:tcPr>
            <w:tcW w:w="2907" w:type="dxa"/>
            <w:tcBorders>
              <w:top w:val="nil"/>
              <w:left w:val="nil"/>
              <w:bottom w:val="nil"/>
              <w:right w:val="nil"/>
            </w:tcBorders>
            <w:shd w:val="clear" w:color="auto" w:fill="auto"/>
            <w:noWrap/>
            <w:hideMark/>
          </w:tcPr>
          <w:p w14:paraId="353A049E"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 reading skills not specified)</w:t>
            </w:r>
          </w:p>
        </w:tc>
      </w:tr>
      <w:tr w:rsidR="001A69CA" w:rsidRPr="00B011D2" w14:paraId="02270F7E" w14:textId="77777777" w:rsidTr="00AA6B93">
        <w:trPr>
          <w:trHeight w:val="432"/>
        </w:trPr>
        <w:tc>
          <w:tcPr>
            <w:tcW w:w="1778" w:type="dxa"/>
            <w:tcBorders>
              <w:top w:val="nil"/>
              <w:left w:val="nil"/>
              <w:bottom w:val="nil"/>
              <w:right w:val="nil"/>
            </w:tcBorders>
          </w:tcPr>
          <w:p w14:paraId="7F78BE3C" w14:textId="0A69559C"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manualFormatting":"Ecalle, Magnan, &amp; Calmus (2009","plainTextFormattedCitation":"(Ecalle, Magnan, &amp; Calmus, 2009)","previouslyFormattedCitation":"(Ecalle, Magnan, &amp; Calmus,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Magnan, &amp; Calmus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5626F131" w14:textId="77777777" w:rsidR="001A69CA" w:rsidRPr="00B011D2" w:rsidRDefault="001A69CA" w:rsidP="00AA6B93">
            <w:pPr>
              <w:spacing w:line="240" w:lineRule="auto"/>
              <w:rPr>
                <w:color w:val="000000"/>
                <w:lang w:val="en-US"/>
              </w:rPr>
            </w:pPr>
            <w:r w:rsidRPr="00B011D2">
              <w:rPr>
                <w:color w:val="000000"/>
                <w:lang w:val="en-US"/>
              </w:rPr>
              <w:t>Examine the effects of a computer-assisted learning program in which syllabic units were highlighted inside words in comparison with a program in which the words were not segmented.</w:t>
            </w:r>
          </w:p>
          <w:p w14:paraId="2EFFC622" w14:textId="77777777" w:rsidR="001A69CA" w:rsidRPr="00B011D2" w:rsidRDefault="001A69CA" w:rsidP="00AA6B93">
            <w:pPr>
              <w:spacing w:line="240" w:lineRule="auto"/>
              <w:rPr>
                <w:color w:val="000000"/>
                <w:lang w:val="en-US"/>
              </w:rPr>
            </w:pPr>
          </w:p>
          <w:p w14:paraId="2560DE52"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103DACB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nil"/>
              <w:right w:val="nil"/>
            </w:tcBorders>
            <w:shd w:val="clear" w:color="auto" w:fill="auto"/>
            <w:noWrap/>
            <w:hideMark/>
          </w:tcPr>
          <w:p w14:paraId="2917691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 word reading</w:t>
            </w:r>
          </w:p>
        </w:tc>
      </w:tr>
      <w:tr w:rsidR="001A69CA" w:rsidRPr="00B011D2" w14:paraId="692736EE" w14:textId="77777777" w:rsidTr="00AA6B93">
        <w:trPr>
          <w:trHeight w:val="432"/>
        </w:trPr>
        <w:tc>
          <w:tcPr>
            <w:tcW w:w="1778" w:type="dxa"/>
            <w:tcBorders>
              <w:top w:val="nil"/>
              <w:left w:val="nil"/>
              <w:bottom w:val="nil"/>
              <w:right w:val="nil"/>
            </w:tcBorders>
          </w:tcPr>
          <w:p w14:paraId="2F8A057A" w14:textId="76A1375F"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manualFormatting":"Ecalle, Kleinsz, &amp; Magnan (2013","plainTextFormattedCitation":"(Ecalle, Kleinsz, &amp; Magnan, 2013)","previouslyFormattedCitation":"(Ecalle, Kleinsz, &amp; Magnan,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Kleinsz, &amp; Magnan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5D00F5B5" w14:textId="77777777" w:rsidR="001A69CA" w:rsidRPr="00B011D2" w:rsidRDefault="001A69CA" w:rsidP="00AA6B93">
            <w:pPr>
              <w:spacing w:line="240" w:lineRule="auto"/>
              <w:rPr>
                <w:color w:val="000000"/>
                <w:lang w:val="en-US"/>
              </w:rPr>
            </w:pPr>
            <w:r w:rsidRPr="00B011D2">
              <w:rPr>
                <w:color w:val="000000"/>
                <w:lang w:val="en-US"/>
              </w:rPr>
              <w:t>Compare the effectiveness of Grapho-syllabic training, Grapho-phonemic training, and a control group in second-grade French poor readers.</w:t>
            </w:r>
          </w:p>
        </w:tc>
        <w:tc>
          <w:tcPr>
            <w:tcW w:w="1878" w:type="dxa"/>
            <w:tcBorders>
              <w:top w:val="nil"/>
              <w:left w:val="nil"/>
              <w:bottom w:val="nil"/>
              <w:right w:val="nil"/>
            </w:tcBorders>
            <w:shd w:val="clear" w:color="auto" w:fill="auto"/>
            <w:noWrap/>
            <w:hideMark/>
          </w:tcPr>
          <w:p w14:paraId="08DF102D" w14:textId="77777777" w:rsidR="001A69CA" w:rsidRPr="00B011D2" w:rsidRDefault="001A69CA" w:rsidP="00AA6B93">
            <w:pPr>
              <w:spacing w:line="240" w:lineRule="auto"/>
              <w:rPr>
                <w:color w:val="000000"/>
                <w:lang w:val="en-US"/>
              </w:rPr>
            </w:pPr>
            <w:r w:rsidRPr="00B011D2">
              <w:rPr>
                <w:color w:val="000000"/>
                <w:lang w:val="en-US"/>
              </w:rPr>
              <w:t>Grapho-syllabic training, Grapho-</w:t>
            </w:r>
            <w:r w:rsidRPr="00B011D2">
              <w:rPr>
                <w:color w:val="000000"/>
                <w:lang w:val="en-US"/>
              </w:rPr>
              <w:lastRenderedPageBreak/>
              <w:t>phonemic training</w:t>
            </w:r>
          </w:p>
          <w:p w14:paraId="707C45A4" w14:textId="77777777" w:rsidR="001A69CA" w:rsidRPr="00B011D2" w:rsidRDefault="001A69CA" w:rsidP="00AA6B93">
            <w:pPr>
              <w:spacing w:line="240" w:lineRule="auto"/>
              <w:rPr>
                <w:rFonts w:eastAsia="Times New Roman"/>
                <w:color w:val="000000"/>
                <w:szCs w:val="24"/>
                <w:lang w:val="en-US"/>
              </w:rPr>
            </w:pPr>
          </w:p>
          <w:p w14:paraId="6A88A6BA"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17711B0B"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lastRenderedPageBreak/>
              <w:t>Word reading</w:t>
            </w:r>
          </w:p>
        </w:tc>
      </w:tr>
      <w:tr w:rsidR="001A69CA" w:rsidRPr="00B011D2" w14:paraId="1A50E7A8" w14:textId="77777777" w:rsidTr="00AA6B93">
        <w:trPr>
          <w:trHeight w:val="432"/>
        </w:trPr>
        <w:tc>
          <w:tcPr>
            <w:tcW w:w="1778" w:type="dxa"/>
            <w:tcBorders>
              <w:top w:val="nil"/>
              <w:left w:val="nil"/>
              <w:bottom w:val="nil"/>
              <w:right w:val="nil"/>
            </w:tcBorders>
          </w:tcPr>
          <w:p w14:paraId="207342AC" w14:textId="111FE9B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manualFormatting":"Ecalle et al. (2013","plainTextFormattedCitation":"(Ecalle et al., 2013)","previouslyFormattedCitation":"(Ecalle et al.,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Ecalle et al. (2013</w:t>
            </w:r>
            <w:r w:rsidRPr="00B011D2">
              <w:rPr>
                <w:color w:val="000000"/>
                <w:lang w:val="en-US"/>
              </w:rPr>
              <w:fldChar w:fldCharType="end"/>
            </w:r>
            <w:r w:rsidRPr="00B011D2">
              <w:rPr>
                <w:color w:val="000000"/>
                <w:lang w:val="en-US"/>
              </w:rPr>
              <w:t>)</w:t>
            </w:r>
            <w:r w:rsidRPr="00B011D2">
              <w:rPr>
                <w:szCs w:val="24"/>
                <w:vertAlign w:val="superscript"/>
                <w:lang w:val="en-US"/>
              </w:rPr>
              <w:t>a</w:t>
            </w:r>
          </w:p>
        </w:tc>
        <w:tc>
          <w:tcPr>
            <w:tcW w:w="6083" w:type="dxa"/>
            <w:tcBorders>
              <w:top w:val="nil"/>
              <w:left w:val="nil"/>
              <w:bottom w:val="nil"/>
              <w:right w:val="nil"/>
            </w:tcBorders>
            <w:shd w:val="clear" w:color="auto" w:fill="auto"/>
            <w:noWrap/>
            <w:hideMark/>
          </w:tcPr>
          <w:p w14:paraId="00D17DC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xamine the long-term effects of Grapho-syllabic training with first grade French children.</w:t>
            </w:r>
          </w:p>
        </w:tc>
        <w:tc>
          <w:tcPr>
            <w:tcW w:w="1878" w:type="dxa"/>
            <w:tcBorders>
              <w:top w:val="nil"/>
              <w:left w:val="nil"/>
              <w:bottom w:val="nil"/>
              <w:right w:val="nil"/>
            </w:tcBorders>
            <w:shd w:val="clear" w:color="auto" w:fill="auto"/>
            <w:noWrap/>
            <w:hideMark/>
          </w:tcPr>
          <w:p w14:paraId="7FD30518" w14:textId="77777777" w:rsidR="001A69CA" w:rsidRPr="00B011D2" w:rsidRDefault="001A69CA" w:rsidP="00AA6B93">
            <w:pPr>
              <w:spacing w:line="240" w:lineRule="auto"/>
              <w:rPr>
                <w:color w:val="000000"/>
                <w:lang w:val="en-US"/>
              </w:rPr>
            </w:pPr>
            <w:r w:rsidRPr="00B011D2">
              <w:rPr>
                <w:color w:val="000000"/>
                <w:lang w:val="en-US"/>
              </w:rPr>
              <w:t>Grapho-syllabic training, Grapho-phonemic training</w:t>
            </w:r>
          </w:p>
          <w:p w14:paraId="5D7766B3" w14:textId="77777777" w:rsidR="001A69CA" w:rsidRPr="00B011D2" w:rsidRDefault="001A69CA" w:rsidP="00AA6B93">
            <w:pPr>
              <w:spacing w:line="240" w:lineRule="auto"/>
              <w:rPr>
                <w:color w:val="000000"/>
                <w:lang w:val="en-US"/>
              </w:rPr>
            </w:pPr>
          </w:p>
          <w:p w14:paraId="48ABC582" w14:textId="77777777" w:rsidR="001A69CA" w:rsidRPr="00B011D2"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00C4D5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w:t>
            </w:r>
          </w:p>
        </w:tc>
      </w:tr>
      <w:tr w:rsidR="001A69CA" w:rsidRPr="00B011D2" w14:paraId="488CC49F" w14:textId="77777777" w:rsidTr="00AA6B93">
        <w:trPr>
          <w:trHeight w:val="432"/>
        </w:trPr>
        <w:tc>
          <w:tcPr>
            <w:tcW w:w="1778" w:type="dxa"/>
            <w:tcBorders>
              <w:top w:val="nil"/>
              <w:left w:val="nil"/>
              <w:bottom w:val="nil"/>
              <w:right w:val="nil"/>
            </w:tcBorders>
          </w:tcPr>
          <w:p w14:paraId="2741940F" w14:textId="7D9665A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manualFormatting":"Fan, Antle, Hoskyn, &amp; Neustaedter (2018","plainTextFormattedCitation":"(Fan, Antle, Hoskyn, &amp; Neustaedter, 2018)","previouslyFormattedCitation":"(Fan, Antle, Hoskyn, &amp; Neustaedt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Fan, Antle, Hoskyn, &amp; Neustaedter (2018</w:t>
            </w:r>
            <w:r w:rsidRPr="00B011D2">
              <w:rPr>
                <w:color w:val="000000"/>
                <w:lang w:val="en-US"/>
              </w:rPr>
              <w:fldChar w:fldCharType="end"/>
            </w:r>
            <w:r w:rsidRPr="00B011D2">
              <w:rPr>
                <w:color w:val="000000"/>
                <w:lang w:val="en-US"/>
              </w:rPr>
              <w:t>)</w:t>
            </w:r>
          </w:p>
          <w:p w14:paraId="2CD3CEBB" w14:textId="4884BC88" w:rsidR="00E018DF" w:rsidRPr="00B011D2" w:rsidRDefault="00E018DF"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4AEB1D7" w14:textId="77777777" w:rsidR="001A69CA" w:rsidRPr="00B011D2" w:rsidRDefault="001A69CA" w:rsidP="00AA6B93">
            <w:pPr>
              <w:spacing w:line="240" w:lineRule="auto"/>
              <w:rPr>
                <w:color w:val="000000"/>
                <w:lang w:val="en-US"/>
              </w:rPr>
            </w:pPr>
            <w:r w:rsidRPr="00B011D2">
              <w:rPr>
                <w:color w:val="000000"/>
                <w:lang w:val="en-US"/>
              </w:rPr>
              <w:t>Determine the efficacy of Phonoblocks for improving word reading skills and spelling accuracy among Mandarin-speaking English language learners.</w:t>
            </w:r>
          </w:p>
          <w:p w14:paraId="4CE95564" w14:textId="77777777" w:rsidR="001A69CA" w:rsidRPr="00B011D2" w:rsidRDefault="001A69CA" w:rsidP="00AA6B93">
            <w:pPr>
              <w:spacing w:line="240" w:lineRule="auto"/>
              <w:rPr>
                <w:color w:val="000000"/>
                <w:lang w:val="en-US"/>
              </w:rPr>
            </w:pPr>
          </w:p>
          <w:p w14:paraId="2E7DBC0A"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28A395E3"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blocks</w:t>
            </w:r>
          </w:p>
        </w:tc>
        <w:tc>
          <w:tcPr>
            <w:tcW w:w="2907" w:type="dxa"/>
            <w:tcBorders>
              <w:top w:val="nil"/>
              <w:left w:val="nil"/>
              <w:bottom w:val="nil"/>
              <w:right w:val="nil"/>
            </w:tcBorders>
            <w:shd w:val="clear" w:color="auto" w:fill="auto"/>
            <w:noWrap/>
            <w:hideMark/>
          </w:tcPr>
          <w:p w14:paraId="26B9FF8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ading skills not specified), spelling</w:t>
            </w:r>
          </w:p>
        </w:tc>
      </w:tr>
      <w:tr w:rsidR="001A69CA" w:rsidRPr="00B011D2" w14:paraId="42F3B357" w14:textId="77777777" w:rsidTr="00AA6B93">
        <w:trPr>
          <w:trHeight w:val="432"/>
        </w:trPr>
        <w:tc>
          <w:tcPr>
            <w:tcW w:w="1778" w:type="dxa"/>
            <w:tcBorders>
              <w:top w:val="nil"/>
              <w:left w:val="nil"/>
              <w:bottom w:val="nil"/>
              <w:right w:val="nil"/>
            </w:tcBorders>
          </w:tcPr>
          <w:p w14:paraId="552AFBA4" w14:textId="7C6BE759" w:rsidR="001A69CA"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manualFormatting":"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sidRPr="00B011D2">
              <w:rPr>
                <w:color w:val="000000"/>
                <w:lang w:val="en-US"/>
              </w:rPr>
              <w:fldChar w:fldCharType="separate"/>
            </w:r>
            <w:r w:rsidRPr="00B011D2">
              <w:rPr>
                <w:noProof/>
                <w:color w:val="000000"/>
                <w:lang w:val="en-US"/>
              </w:rPr>
              <w:t>Gustafson, Fälth, Svensson, Tjus, &amp; Heimann (2011</w:t>
            </w:r>
            <w:r w:rsidRPr="00B011D2">
              <w:rPr>
                <w:color w:val="000000"/>
                <w:lang w:val="en-US"/>
              </w:rPr>
              <w:fldChar w:fldCharType="end"/>
            </w:r>
            <w:r w:rsidRPr="00B011D2">
              <w:rPr>
                <w:color w:val="000000"/>
                <w:lang w:val="en-US"/>
              </w:rPr>
              <w:t>)</w:t>
            </w:r>
          </w:p>
          <w:p w14:paraId="5B5FD4C9" w14:textId="19D9D772" w:rsidR="00E018DF" w:rsidRPr="00B011D2" w:rsidRDefault="00E018DF"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067318BC" w14:textId="77777777" w:rsidR="001A69CA" w:rsidRPr="00B011D2" w:rsidRDefault="001A69CA" w:rsidP="00AA6B93">
            <w:pPr>
              <w:spacing w:line="240" w:lineRule="auto"/>
              <w:rPr>
                <w:color w:val="000000"/>
                <w:lang w:val="en-US"/>
              </w:rPr>
            </w:pPr>
            <w:r w:rsidRPr="00B011D2">
              <w:rPr>
                <w:color w:val="000000"/>
                <w:lang w:val="en-US"/>
              </w:rPr>
              <w:t xml:space="preserve">Compare the efficacy of interventions focused on bottom-up processing, focused on top-down processing, and a traditional comprehension training on </w:t>
            </w:r>
          </w:p>
          <w:p w14:paraId="0888A57D" w14:textId="77777777" w:rsidR="001A69CA" w:rsidRPr="00B011D2" w:rsidRDefault="001A69CA" w:rsidP="00AA6B93">
            <w:pPr>
              <w:spacing w:line="240" w:lineRule="auto"/>
              <w:rPr>
                <w:color w:val="000000"/>
                <w:lang w:val="en-US"/>
              </w:rPr>
            </w:pPr>
            <w:r w:rsidRPr="00B011D2">
              <w:rPr>
                <w:color w:val="000000"/>
                <w:lang w:val="en-US"/>
              </w:rPr>
              <w:t>phonological abilities and word decoding skills.</w:t>
            </w:r>
          </w:p>
          <w:p w14:paraId="7D4160EE" w14:textId="77777777" w:rsidR="001A69CA" w:rsidRPr="00B011D2" w:rsidRDefault="001A69CA" w:rsidP="00AA6B93">
            <w:pPr>
              <w:spacing w:line="240" w:lineRule="auto"/>
              <w:rPr>
                <w:color w:val="000000"/>
                <w:lang w:val="en-US"/>
              </w:rPr>
            </w:pPr>
          </w:p>
          <w:p w14:paraId="50309753" w14:textId="77777777" w:rsidR="001A69CA" w:rsidRPr="00B011D2" w:rsidRDefault="001A69CA" w:rsidP="00AA6B93">
            <w:pPr>
              <w:spacing w:line="240" w:lineRule="auto"/>
              <w:rPr>
                <w:color w:val="000000"/>
                <w:lang w:val="en-US"/>
              </w:rPr>
            </w:pPr>
          </w:p>
        </w:tc>
        <w:tc>
          <w:tcPr>
            <w:tcW w:w="1878" w:type="dxa"/>
            <w:tcBorders>
              <w:top w:val="nil"/>
              <w:left w:val="nil"/>
              <w:bottom w:val="nil"/>
              <w:right w:val="nil"/>
            </w:tcBorders>
            <w:shd w:val="clear" w:color="auto" w:fill="auto"/>
            <w:noWrap/>
            <w:hideMark/>
          </w:tcPr>
          <w:p w14:paraId="732A379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OMPHOT, Omega-Interactive Sentences</w:t>
            </w:r>
          </w:p>
        </w:tc>
        <w:tc>
          <w:tcPr>
            <w:tcW w:w="2907" w:type="dxa"/>
            <w:tcBorders>
              <w:top w:val="nil"/>
              <w:left w:val="nil"/>
              <w:bottom w:val="nil"/>
              <w:right w:val="nil"/>
            </w:tcBorders>
            <w:shd w:val="clear" w:color="auto" w:fill="auto"/>
            <w:noWrap/>
            <w:hideMark/>
          </w:tcPr>
          <w:p w14:paraId="35A2D5E0"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ading comprehension, word reading, phonological skills</w:t>
            </w:r>
          </w:p>
        </w:tc>
      </w:tr>
      <w:tr w:rsidR="001A69CA" w:rsidRPr="00B011D2" w14:paraId="19387657" w14:textId="77777777" w:rsidTr="00AA6B93">
        <w:trPr>
          <w:trHeight w:val="432"/>
        </w:trPr>
        <w:tc>
          <w:tcPr>
            <w:tcW w:w="1778" w:type="dxa"/>
            <w:tcBorders>
              <w:top w:val="nil"/>
              <w:left w:val="nil"/>
              <w:bottom w:val="nil"/>
              <w:right w:val="nil"/>
            </w:tcBorders>
          </w:tcPr>
          <w:p w14:paraId="1A33D697" w14:textId="78AFB25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manualFormatting":"Karemaker, Pitchford, &amp; O’Malley (2010","plainTextFormattedCitation":"(Karemaker, Pitchford, &amp; O’Malley, 2010)","previouslyFormattedCitation":"(Karemaker, Pitchford, &amp; O’Malley,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Karemaker, Pitchford, &amp; O’Malley (2010</w:t>
            </w:r>
            <w:r w:rsidRPr="00B011D2">
              <w:rPr>
                <w:color w:val="000000"/>
                <w:lang w:val="en-US"/>
              </w:rPr>
              <w:fldChar w:fldCharType="end"/>
            </w:r>
            <w:r w:rsidRPr="00B011D2">
              <w:rPr>
                <w:color w:val="000000"/>
                <w:lang w:val="en-US"/>
              </w:rPr>
              <w:t>)</w:t>
            </w:r>
          </w:p>
          <w:p w14:paraId="51BC2B5B"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3AD82D5B" w14:textId="77777777" w:rsidR="001A69CA" w:rsidRPr="00B011D2" w:rsidRDefault="001A69CA" w:rsidP="00AA6B93">
            <w:pPr>
              <w:spacing w:line="240" w:lineRule="auto"/>
              <w:rPr>
                <w:color w:val="000000"/>
                <w:lang w:val="en-US"/>
              </w:rPr>
            </w:pPr>
            <w:r w:rsidRPr="00B011D2">
              <w:rPr>
                <w:color w:val="000000"/>
                <w:lang w:val="en-US"/>
              </w:rPr>
              <w:t>Investigate if the whole-word multimedia software ‘ORT for Clicker’ facilitates developing literacy skills first grade struggling readers.</w:t>
            </w:r>
          </w:p>
        </w:tc>
        <w:tc>
          <w:tcPr>
            <w:tcW w:w="1878" w:type="dxa"/>
            <w:tcBorders>
              <w:top w:val="nil"/>
              <w:left w:val="nil"/>
              <w:bottom w:val="nil"/>
              <w:right w:val="nil"/>
            </w:tcBorders>
            <w:shd w:val="clear" w:color="auto" w:fill="auto"/>
            <w:noWrap/>
            <w:hideMark/>
          </w:tcPr>
          <w:p w14:paraId="1250DA1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Oxford Reading Tree for Clicker</w:t>
            </w:r>
          </w:p>
        </w:tc>
        <w:tc>
          <w:tcPr>
            <w:tcW w:w="2907" w:type="dxa"/>
            <w:tcBorders>
              <w:top w:val="nil"/>
              <w:left w:val="nil"/>
              <w:bottom w:val="nil"/>
              <w:right w:val="nil"/>
            </w:tcBorders>
            <w:shd w:val="clear" w:color="auto" w:fill="auto"/>
            <w:noWrap/>
            <w:hideMark/>
          </w:tcPr>
          <w:p w14:paraId="42CBA2F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 phonological skills</w:t>
            </w:r>
          </w:p>
        </w:tc>
      </w:tr>
      <w:tr w:rsidR="001A69CA" w:rsidRPr="00B011D2" w14:paraId="32A39EC1" w14:textId="77777777" w:rsidTr="00AA6B93">
        <w:trPr>
          <w:trHeight w:val="432"/>
        </w:trPr>
        <w:tc>
          <w:tcPr>
            <w:tcW w:w="1778" w:type="dxa"/>
            <w:tcBorders>
              <w:top w:val="nil"/>
              <w:left w:val="nil"/>
              <w:bottom w:val="nil"/>
              <w:right w:val="nil"/>
            </w:tcBorders>
          </w:tcPr>
          <w:p w14:paraId="2620A473" w14:textId="522EF60B"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manualFormatting":"Kleinsz, Potocki, Ecalle, &amp; Magnan (2017","plainTextFormattedCitation":"(Kleinsz, Potocki, Ecalle, &amp; Magnan, 2017)","previouslyFormattedCitation":"(Kleinsz, Potocki, Ecalle, &amp; Magnan,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Kleinsz, Potocki, Ecalle, &amp; Magnan (2017</w:t>
            </w:r>
            <w:r w:rsidRPr="00B011D2">
              <w:rPr>
                <w:color w:val="000000"/>
                <w:lang w:val="en-US"/>
              </w:rPr>
              <w:fldChar w:fldCharType="end"/>
            </w:r>
            <w:r w:rsidRPr="00B011D2">
              <w:rPr>
                <w:color w:val="000000"/>
                <w:lang w:val="en-US"/>
              </w:rPr>
              <w:t>)</w:t>
            </w:r>
          </w:p>
          <w:p w14:paraId="4D519622"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DF985B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Investigate the effects of two types of reading training administered in parallel to different subgroups of poor readers.</w:t>
            </w:r>
          </w:p>
        </w:tc>
        <w:tc>
          <w:tcPr>
            <w:tcW w:w="1878" w:type="dxa"/>
            <w:tcBorders>
              <w:top w:val="nil"/>
              <w:left w:val="nil"/>
              <w:bottom w:val="nil"/>
              <w:right w:val="nil"/>
            </w:tcBorders>
            <w:shd w:val="clear" w:color="auto" w:fill="auto"/>
            <w:noWrap/>
            <w:hideMark/>
          </w:tcPr>
          <w:p w14:paraId="788AD45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syllabic training, Comprehension training</w:t>
            </w:r>
          </w:p>
        </w:tc>
        <w:tc>
          <w:tcPr>
            <w:tcW w:w="2907" w:type="dxa"/>
            <w:tcBorders>
              <w:top w:val="nil"/>
              <w:left w:val="nil"/>
              <w:bottom w:val="nil"/>
              <w:right w:val="nil"/>
            </w:tcBorders>
            <w:shd w:val="clear" w:color="auto" w:fill="auto"/>
            <w:noWrap/>
            <w:hideMark/>
          </w:tcPr>
          <w:p w14:paraId="010186F9"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comprehension, phonological skills, vocabulary</w:t>
            </w:r>
          </w:p>
        </w:tc>
      </w:tr>
      <w:tr w:rsidR="001A69CA" w:rsidRPr="00B011D2" w14:paraId="29E3BC70" w14:textId="77777777" w:rsidTr="00AA6B93">
        <w:trPr>
          <w:trHeight w:val="432"/>
        </w:trPr>
        <w:tc>
          <w:tcPr>
            <w:tcW w:w="1778" w:type="dxa"/>
            <w:tcBorders>
              <w:top w:val="nil"/>
              <w:left w:val="nil"/>
              <w:bottom w:val="nil"/>
              <w:right w:val="nil"/>
            </w:tcBorders>
          </w:tcPr>
          <w:p w14:paraId="4A0E109B" w14:textId="1BE7700E" w:rsidR="001A69CA" w:rsidRPr="00B011D2" w:rsidRDefault="001A69CA" w:rsidP="00AA6B93">
            <w:pPr>
              <w:spacing w:line="240" w:lineRule="auto"/>
              <w:rPr>
                <w:color w:val="000000"/>
                <w:lang w:val="en-US"/>
              </w:rPr>
            </w:pPr>
            <w:r w:rsidRPr="00B011D2">
              <w:rPr>
                <w:color w:val="000000"/>
                <w:lang w:val="en-US"/>
              </w:rPr>
              <w:lastRenderedPageBreak/>
              <w:fldChar w:fldCharType="begin" w:fldLock="1"/>
            </w:r>
            <w:r w:rsidR="006B12ED">
              <w:rPr>
                <w:color w:val="000000"/>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manualFormatting":"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Kyle, Kujala, Richardson, Lyytinen, &amp; Goswami (2013</w:t>
            </w:r>
            <w:r w:rsidRPr="00B011D2">
              <w:rPr>
                <w:color w:val="000000"/>
                <w:lang w:val="en-US"/>
              </w:rPr>
              <w:fldChar w:fldCharType="end"/>
            </w:r>
            <w:r w:rsidRPr="00B011D2">
              <w:rPr>
                <w:color w:val="000000"/>
                <w:lang w:val="en-US"/>
              </w:rPr>
              <w:t>)</w:t>
            </w:r>
          </w:p>
          <w:p w14:paraId="189FDC05" w14:textId="77777777" w:rsidR="001A69CA" w:rsidRPr="00B011D2" w:rsidRDefault="001A69CA" w:rsidP="00AA6B93">
            <w:pPr>
              <w:spacing w:line="240" w:lineRule="auto"/>
              <w:rPr>
                <w:color w:val="000000"/>
                <w:lang w:val="en-US"/>
              </w:rPr>
            </w:pPr>
          </w:p>
        </w:tc>
        <w:tc>
          <w:tcPr>
            <w:tcW w:w="6083" w:type="dxa"/>
            <w:tcBorders>
              <w:top w:val="nil"/>
              <w:left w:val="nil"/>
              <w:bottom w:val="nil"/>
              <w:right w:val="nil"/>
            </w:tcBorders>
            <w:shd w:val="clear" w:color="auto" w:fill="auto"/>
            <w:noWrap/>
            <w:hideMark/>
          </w:tcPr>
          <w:p w14:paraId="47C8758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Assess the efficacy of Graphogame as a supplementary Computer-Assisted Reading Instruction for students learning to read in English.</w:t>
            </w:r>
          </w:p>
        </w:tc>
        <w:tc>
          <w:tcPr>
            <w:tcW w:w="1878" w:type="dxa"/>
            <w:tcBorders>
              <w:top w:val="nil"/>
              <w:left w:val="nil"/>
              <w:bottom w:val="nil"/>
              <w:right w:val="nil"/>
            </w:tcBorders>
            <w:shd w:val="clear" w:color="auto" w:fill="auto"/>
            <w:noWrap/>
            <w:hideMark/>
          </w:tcPr>
          <w:p w14:paraId="70524B8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202797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Vocabulary, word reading, spelling, phonological skills</w:t>
            </w:r>
          </w:p>
        </w:tc>
      </w:tr>
      <w:tr w:rsidR="001A69CA" w:rsidRPr="00B011D2" w14:paraId="42802E45" w14:textId="77777777" w:rsidTr="00AA6B93">
        <w:trPr>
          <w:trHeight w:val="432"/>
        </w:trPr>
        <w:tc>
          <w:tcPr>
            <w:tcW w:w="1778" w:type="dxa"/>
            <w:tcBorders>
              <w:top w:val="nil"/>
              <w:left w:val="nil"/>
              <w:right w:val="nil"/>
            </w:tcBorders>
          </w:tcPr>
          <w:p w14:paraId="20C0E443" w14:textId="0EB739DB"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Messer &amp; Nash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2301B46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Determine whether the use of a computer-assisted intervention that uses visual mnemonics as part of the tutorial process helps the development of reading abilities.</w:t>
            </w:r>
          </w:p>
        </w:tc>
        <w:tc>
          <w:tcPr>
            <w:tcW w:w="1878" w:type="dxa"/>
            <w:tcBorders>
              <w:top w:val="nil"/>
              <w:left w:val="nil"/>
              <w:right w:val="nil"/>
            </w:tcBorders>
            <w:shd w:val="clear" w:color="auto" w:fill="auto"/>
            <w:noWrap/>
            <w:hideMark/>
          </w:tcPr>
          <w:p w14:paraId="1373D4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Trainertext</w:t>
            </w:r>
          </w:p>
        </w:tc>
        <w:tc>
          <w:tcPr>
            <w:tcW w:w="2907" w:type="dxa"/>
            <w:tcBorders>
              <w:top w:val="nil"/>
              <w:left w:val="nil"/>
              <w:right w:val="nil"/>
            </w:tcBorders>
            <w:shd w:val="clear" w:color="auto" w:fill="auto"/>
            <w:noWrap/>
            <w:hideMark/>
          </w:tcPr>
          <w:p w14:paraId="5DB97075" w14:textId="77777777" w:rsidR="001A69CA" w:rsidRPr="00B011D2" w:rsidRDefault="001A69CA" w:rsidP="00AA6B93">
            <w:pPr>
              <w:spacing w:line="240" w:lineRule="auto"/>
              <w:rPr>
                <w:color w:val="000000"/>
                <w:lang w:val="en-US"/>
              </w:rPr>
            </w:pPr>
            <w:r w:rsidRPr="00B011D2">
              <w:rPr>
                <w:color w:val="000000"/>
                <w:lang w:val="en-US"/>
              </w:rPr>
              <w:t>Phonological skills, rapid automatized naming, spelling</w:t>
            </w:r>
          </w:p>
          <w:p w14:paraId="2E1C1A5D" w14:textId="77777777" w:rsidR="001A69CA" w:rsidRPr="00B011D2" w:rsidRDefault="001A69CA" w:rsidP="00AA6B93">
            <w:pPr>
              <w:spacing w:line="240" w:lineRule="auto"/>
              <w:rPr>
                <w:color w:val="000000"/>
                <w:lang w:val="en-US"/>
              </w:rPr>
            </w:pPr>
          </w:p>
          <w:p w14:paraId="072C1DCE" w14:textId="77777777" w:rsidR="001A69CA" w:rsidRPr="00B011D2" w:rsidRDefault="001A69CA" w:rsidP="00AA6B93">
            <w:pPr>
              <w:spacing w:line="240" w:lineRule="auto"/>
              <w:rPr>
                <w:rFonts w:eastAsia="Times New Roman"/>
                <w:color w:val="000000"/>
                <w:szCs w:val="24"/>
                <w:lang w:val="en-US"/>
              </w:rPr>
            </w:pPr>
          </w:p>
        </w:tc>
      </w:tr>
      <w:tr w:rsidR="001A69CA" w:rsidRPr="00B011D2" w14:paraId="54989A23" w14:textId="77777777" w:rsidTr="00AA6B93">
        <w:trPr>
          <w:trHeight w:val="432"/>
        </w:trPr>
        <w:tc>
          <w:tcPr>
            <w:tcW w:w="1778" w:type="dxa"/>
            <w:tcBorders>
              <w:top w:val="nil"/>
              <w:left w:val="nil"/>
              <w:right w:val="nil"/>
            </w:tcBorders>
          </w:tcPr>
          <w:p w14:paraId="4A7BDD04" w14:textId="1F82B01D"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manualFormatting":"Moser, Morrison, &amp; Wilcox (2017","plainTextFormattedCitation":"(Moser, Morrison, &amp; Wilcox, 2017)","previouslyFormattedCitation":"(Moser, Morrison, &amp; Wilcox,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Moser, Morrison, &amp; Wilcox (2017</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CDAB507" w14:textId="77777777" w:rsidR="001A69CA" w:rsidRPr="00B011D2" w:rsidRDefault="001A69CA" w:rsidP="00AA6B93">
            <w:pPr>
              <w:spacing w:line="240" w:lineRule="auto"/>
              <w:rPr>
                <w:color w:val="000000"/>
                <w:lang w:val="en-US"/>
              </w:rPr>
            </w:pPr>
            <w:r w:rsidRPr="00B011D2">
              <w:rPr>
                <w:color w:val="000000"/>
                <w:lang w:val="en-US"/>
              </w:rPr>
              <w:t>Examine the effectiveness of word structure practice using application software with fourth grade readers.</w:t>
            </w:r>
          </w:p>
        </w:tc>
        <w:tc>
          <w:tcPr>
            <w:tcW w:w="1878" w:type="dxa"/>
            <w:tcBorders>
              <w:top w:val="nil"/>
              <w:left w:val="nil"/>
              <w:right w:val="nil"/>
            </w:tcBorders>
            <w:shd w:val="clear" w:color="auto" w:fill="auto"/>
            <w:noWrap/>
            <w:hideMark/>
          </w:tcPr>
          <w:p w14:paraId="3D5F877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8 great word patters</w:t>
            </w:r>
          </w:p>
        </w:tc>
        <w:tc>
          <w:tcPr>
            <w:tcW w:w="2907" w:type="dxa"/>
            <w:tcBorders>
              <w:top w:val="nil"/>
              <w:left w:val="nil"/>
              <w:right w:val="nil"/>
            </w:tcBorders>
            <w:shd w:val="clear" w:color="auto" w:fill="auto"/>
            <w:noWrap/>
            <w:hideMark/>
          </w:tcPr>
          <w:p w14:paraId="14DCA35F" w14:textId="77777777" w:rsidR="001A69CA" w:rsidRPr="00B011D2" w:rsidRDefault="001A69CA" w:rsidP="00AA6B93">
            <w:pPr>
              <w:spacing w:line="240" w:lineRule="auto"/>
              <w:rPr>
                <w:color w:val="000000"/>
                <w:lang w:val="en-US"/>
              </w:rPr>
            </w:pPr>
            <w:r w:rsidRPr="00B011D2">
              <w:rPr>
                <w:color w:val="000000"/>
                <w:lang w:val="en-US"/>
              </w:rPr>
              <w:t>Reading fluency, vocabulary, reading comprehension, word reading</w:t>
            </w:r>
          </w:p>
          <w:p w14:paraId="6F741D65" w14:textId="77777777" w:rsidR="001A69CA" w:rsidRPr="00B011D2" w:rsidRDefault="001A69CA" w:rsidP="00AA6B93">
            <w:pPr>
              <w:spacing w:line="240" w:lineRule="auto"/>
              <w:rPr>
                <w:color w:val="000000"/>
                <w:lang w:val="en-US"/>
              </w:rPr>
            </w:pPr>
          </w:p>
        </w:tc>
      </w:tr>
      <w:tr w:rsidR="001A69CA" w:rsidRPr="00B011D2" w14:paraId="6976DE3E" w14:textId="77777777" w:rsidTr="00AA6B93">
        <w:trPr>
          <w:trHeight w:val="432"/>
        </w:trPr>
        <w:tc>
          <w:tcPr>
            <w:tcW w:w="1778" w:type="dxa"/>
            <w:tcBorders>
              <w:left w:val="nil"/>
              <w:bottom w:val="nil"/>
              <w:right w:val="nil"/>
            </w:tcBorders>
          </w:tcPr>
          <w:p w14:paraId="7D5E00A9" w14:textId="1A581529"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sidRPr="00B011D2">
              <w:rPr>
                <w:color w:val="000000"/>
                <w:lang w:val="en-US"/>
              </w:rPr>
              <w:fldChar w:fldCharType="separate"/>
            </w:r>
            <w:r w:rsidRPr="00B011D2">
              <w:rPr>
                <w:noProof/>
                <w:color w:val="000000"/>
                <w:lang w:val="en-US"/>
              </w:rPr>
              <w:t>O’Callaghan, McIvor, McVeigh, &amp; Rushe (2016</w:t>
            </w:r>
            <w:r w:rsidRPr="00B011D2">
              <w:rPr>
                <w:color w:val="000000"/>
                <w:lang w:val="en-US"/>
              </w:rPr>
              <w:fldChar w:fldCharType="end"/>
            </w:r>
            <w:r w:rsidRPr="00B011D2">
              <w:rPr>
                <w:color w:val="000000"/>
                <w:lang w:val="en-US"/>
              </w:rPr>
              <w:t>)</w:t>
            </w:r>
          </w:p>
          <w:p w14:paraId="1A4C4C55" w14:textId="77777777" w:rsidR="001A69CA" w:rsidRPr="00B011D2" w:rsidRDefault="001A69CA" w:rsidP="00AA6B93">
            <w:pPr>
              <w:spacing w:line="240" w:lineRule="auto"/>
              <w:rPr>
                <w:rFonts w:eastAsia="Times New Roman"/>
                <w:color w:val="000000"/>
                <w:szCs w:val="24"/>
                <w:lang w:val="en-US"/>
              </w:rPr>
            </w:pPr>
          </w:p>
        </w:tc>
        <w:tc>
          <w:tcPr>
            <w:tcW w:w="6083" w:type="dxa"/>
            <w:tcBorders>
              <w:left w:val="nil"/>
              <w:bottom w:val="nil"/>
              <w:right w:val="nil"/>
            </w:tcBorders>
            <w:shd w:val="clear" w:color="auto" w:fill="auto"/>
            <w:noWrap/>
            <w:hideMark/>
          </w:tcPr>
          <w:p w14:paraId="7C1912F2" w14:textId="77777777" w:rsidR="001A69CA" w:rsidRPr="00B011D2" w:rsidRDefault="001A69CA" w:rsidP="00AA6B93">
            <w:pPr>
              <w:spacing w:line="240" w:lineRule="auto"/>
              <w:rPr>
                <w:color w:val="000000"/>
                <w:lang w:val="en-US"/>
              </w:rPr>
            </w:pPr>
            <w:r w:rsidRPr="00B011D2">
              <w:rPr>
                <w:color w:val="000000"/>
                <w:lang w:val="en-US"/>
              </w:rPr>
              <w:t>Evaluate the effectiveness of the Lexia Reading Core</w:t>
            </w:r>
            <w:r>
              <w:rPr>
                <w:color w:val="000000"/>
                <w:lang w:val="en-US"/>
              </w:rPr>
              <w:t xml:space="preserve"> </w:t>
            </w:r>
            <w:r w:rsidRPr="00B011D2">
              <w:rPr>
                <w:color w:val="000000"/>
                <w:lang w:val="en-US"/>
              </w:rPr>
              <w:t xml:space="preserve">5 intervention with </w:t>
            </w:r>
            <w:r>
              <w:rPr>
                <w:color w:val="000000"/>
                <w:lang w:val="en-US"/>
              </w:rPr>
              <w:t>four</w:t>
            </w:r>
            <w:r w:rsidRPr="00B011D2">
              <w:rPr>
                <w:color w:val="000000"/>
                <w:lang w:val="en-US"/>
              </w:rPr>
              <w:t xml:space="preserve">- to </w:t>
            </w:r>
            <w:r>
              <w:rPr>
                <w:color w:val="000000"/>
                <w:lang w:val="en-US"/>
              </w:rPr>
              <w:t>six</w:t>
            </w:r>
            <w:r w:rsidRPr="00B011D2">
              <w:rPr>
                <w:color w:val="000000"/>
                <w:lang w:val="en-US"/>
              </w:rPr>
              <w:t xml:space="preserve">-year-old </w:t>
            </w:r>
            <w:r>
              <w:rPr>
                <w:color w:val="000000"/>
                <w:lang w:val="en-US"/>
              </w:rPr>
              <w:t xml:space="preserve">children </w:t>
            </w:r>
            <w:r w:rsidRPr="00B011D2">
              <w:rPr>
                <w:color w:val="000000"/>
                <w:lang w:val="en-US"/>
              </w:rPr>
              <w:t>in Northern Ireland.</w:t>
            </w:r>
          </w:p>
          <w:p w14:paraId="68F8C559" w14:textId="77777777" w:rsidR="001A69CA" w:rsidRPr="00B011D2" w:rsidRDefault="001A69CA" w:rsidP="00AA6B93">
            <w:pPr>
              <w:spacing w:line="240" w:lineRule="auto"/>
              <w:rPr>
                <w:color w:val="000000"/>
                <w:lang w:val="en-US"/>
              </w:rPr>
            </w:pPr>
          </w:p>
        </w:tc>
        <w:tc>
          <w:tcPr>
            <w:tcW w:w="1878" w:type="dxa"/>
            <w:tcBorders>
              <w:left w:val="nil"/>
              <w:bottom w:val="nil"/>
              <w:right w:val="nil"/>
            </w:tcBorders>
            <w:shd w:val="clear" w:color="auto" w:fill="auto"/>
            <w:noWrap/>
            <w:hideMark/>
          </w:tcPr>
          <w:p w14:paraId="2AB7D5D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Lexia Reading Core 5</w:t>
            </w:r>
          </w:p>
        </w:tc>
        <w:tc>
          <w:tcPr>
            <w:tcW w:w="2907" w:type="dxa"/>
            <w:tcBorders>
              <w:left w:val="nil"/>
              <w:bottom w:val="nil"/>
              <w:right w:val="nil"/>
            </w:tcBorders>
            <w:shd w:val="clear" w:color="auto" w:fill="auto"/>
            <w:noWrap/>
            <w:hideMark/>
          </w:tcPr>
          <w:p w14:paraId="6993E2F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r w:rsidR="001A69CA" w:rsidRPr="00B011D2" w14:paraId="7398F513" w14:textId="77777777" w:rsidTr="00AA6B93">
        <w:trPr>
          <w:trHeight w:val="432"/>
        </w:trPr>
        <w:tc>
          <w:tcPr>
            <w:tcW w:w="1778" w:type="dxa"/>
            <w:tcBorders>
              <w:top w:val="nil"/>
              <w:left w:val="nil"/>
              <w:bottom w:val="nil"/>
              <w:right w:val="nil"/>
            </w:tcBorders>
          </w:tcPr>
          <w:p w14:paraId="1038D96D" w14:textId="1255634E"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manualFormatting":"Pindiprolu &amp; Forbush (2009","plainTextFormattedCitation":"(Pindiprolu &amp; Forbush, 2009)","previouslyFormattedCitation":"(Pindiprolu &amp; Forbush, 2009)"},"properties":{"noteIndex":0},"schema":"https://github.com/citation-style-language/schema/raw/master/csl-citation.json"}</w:instrText>
            </w:r>
            <w:r w:rsidRPr="00B011D2">
              <w:rPr>
                <w:color w:val="000000"/>
                <w:lang w:val="en-US"/>
              </w:rPr>
              <w:fldChar w:fldCharType="separate"/>
            </w:r>
            <w:r w:rsidRPr="00B011D2">
              <w:rPr>
                <w:noProof/>
                <w:color w:val="000000"/>
                <w:lang w:val="en-US"/>
              </w:rPr>
              <w:t>Pindiprolu &amp; Forbush (2009</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6FF9E976"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parent implemented Funnix and Headsprout reading programs on the acquisition of basic early literacy skills of students with reading difficulties.</w:t>
            </w:r>
          </w:p>
        </w:tc>
        <w:tc>
          <w:tcPr>
            <w:tcW w:w="1878" w:type="dxa"/>
            <w:tcBorders>
              <w:top w:val="nil"/>
              <w:left w:val="nil"/>
              <w:bottom w:val="nil"/>
              <w:right w:val="nil"/>
            </w:tcBorders>
            <w:shd w:val="clear" w:color="auto" w:fill="auto"/>
            <w:noWrap/>
            <w:hideMark/>
          </w:tcPr>
          <w:p w14:paraId="617E3CE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Funnix, Headsprout</w:t>
            </w:r>
          </w:p>
        </w:tc>
        <w:tc>
          <w:tcPr>
            <w:tcW w:w="2907" w:type="dxa"/>
            <w:tcBorders>
              <w:top w:val="nil"/>
              <w:left w:val="nil"/>
              <w:bottom w:val="nil"/>
              <w:right w:val="nil"/>
            </w:tcBorders>
            <w:shd w:val="clear" w:color="auto" w:fill="auto"/>
            <w:noWrap/>
            <w:hideMark/>
          </w:tcPr>
          <w:p w14:paraId="42F3D053" w14:textId="77777777" w:rsidR="001A69CA" w:rsidRPr="00B011D2" w:rsidRDefault="001A69CA" w:rsidP="00AA6B93">
            <w:pPr>
              <w:spacing w:line="240" w:lineRule="auto"/>
              <w:rPr>
                <w:color w:val="000000"/>
                <w:lang w:val="en-US"/>
              </w:rPr>
            </w:pPr>
            <w:r w:rsidRPr="00B011D2">
              <w:rPr>
                <w:color w:val="000000"/>
                <w:lang w:val="en-US"/>
              </w:rPr>
              <w:t>Word reading, reading fluency, reading comprehension, phonological skills, phonics, vocabulary</w:t>
            </w:r>
          </w:p>
          <w:p w14:paraId="1E8BC889" w14:textId="77777777" w:rsidR="001A69CA" w:rsidRPr="00B011D2" w:rsidRDefault="001A69CA" w:rsidP="00AA6B93">
            <w:pPr>
              <w:spacing w:line="240" w:lineRule="auto"/>
              <w:rPr>
                <w:rFonts w:eastAsia="Times New Roman"/>
                <w:color w:val="000000"/>
                <w:szCs w:val="24"/>
                <w:lang w:val="en-US"/>
              </w:rPr>
            </w:pPr>
          </w:p>
        </w:tc>
      </w:tr>
      <w:tr w:rsidR="001A69CA" w:rsidRPr="00B011D2" w14:paraId="02AE065A" w14:textId="77777777" w:rsidTr="00AA6B93">
        <w:trPr>
          <w:trHeight w:val="432"/>
        </w:trPr>
        <w:tc>
          <w:tcPr>
            <w:tcW w:w="1778" w:type="dxa"/>
            <w:tcBorders>
              <w:top w:val="nil"/>
              <w:left w:val="nil"/>
              <w:bottom w:val="nil"/>
              <w:right w:val="nil"/>
            </w:tcBorders>
          </w:tcPr>
          <w:p w14:paraId="4DFEDAC7" w14:textId="0388B23D"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manualFormatting":"Potocki, Magnan, &amp; Ecalle (2015","plainTextFormattedCitation":"(Potocki, Magnan, &amp; Ecalle, 2015)","previouslyFormattedCitation":"(Potocki, Magnan, &amp; Ecalle, 2015)"},"properties":{"noteIndex":0},"schema":"https://github.com/citation-style-language/schema/raw/master/csl-citation.json"}</w:instrText>
            </w:r>
            <w:r w:rsidRPr="00B011D2">
              <w:rPr>
                <w:color w:val="000000"/>
                <w:lang w:val="en-US"/>
              </w:rPr>
              <w:fldChar w:fldCharType="separate"/>
            </w:r>
            <w:r w:rsidRPr="00B011D2">
              <w:rPr>
                <w:noProof/>
                <w:color w:val="000000"/>
                <w:lang w:val="en-US"/>
              </w:rPr>
              <w:t>Potocki, Magnan, &amp; Ecalle (2015</w:t>
            </w:r>
            <w:r w:rsidRPr="00B011D2">
              <w:rPr>
                <w:color w:val="000000"/>
                <w:lang w:val="en-US"/>
              </w:rPr>
              <w:fldChar w:fldCharType="end"/>
            </w:r>
            <w:r w:rsidRPr="00B011D2">
              <w:rPr>
                <w:color w:val="000000"/>
                <w:lang w:val="en-US"/>
              </w:rPr>
              <w:t>)</w:t>
            </w:r>
          </w:p>
          <w:p w14:paraId="451BEE51"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B927416" w14:textId="77777777" w:rsidR="001A69CA" w:rsidRPr="00B011D2" w:rsidRDefault="001A69CA" w:rsidP="00AA6B93">
            <w:pPr>
              <w:spacing w:line="240" w:lineRule="auto"/>
              <w:rPr>
                <w:color w:val="000000"/>
                <w:lang w:val="en-US"/>
              </w:rPr>
            </w:pPr>
            <w:r w:rsidRPr="00B011D2">
              <w:rPr>
                <w:color w:val="000000"/>
                <w:lang w:val="en-US"/>
              </w:rPr>
              <w:t>Determine the effects of a computerized training program on the reading skills of normal readers, poor decoders, poor comprehenders, and general poor readers inferred.</w:t>
            </w:r>
          </w:p>
          <w:p w14:paraId="1C7C67F4"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6BACCE0F"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Chassymo, Locotex</w:t>
            </w:r>
          </w:p>
        </w:tc>
        <w:tc>
          <w:tcPr>
            <w:tcW w:w="2907" w:type="dxa"/>
            <w:tcBorders>
              <w:top w:val="nil"/>
              <w:left w:val="nil"/>
              <w:bottom w:val="nil"/>
              <w:right w:val="nil"/>
            </w:tcBorders>
            <w:shd w:val="clear" w:color="auto" w:fill="auto"/>
            <w:noWrap/>
            <w:hideMark/>
          </w:tcPr>
          <w:p w14:paraId="5F6A0E28"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 reading fluency, reading comprehension</w:t>
            </w:r>
          </w:p>
        </w:tc>
      </w:tr>
      <w:tr w:rsidR="001A69CA" w:rsidRPr="00B011D2" w14:paraId="6BC159D1" w14:textId="77777777" w:rsidTr="00AA6B93">
        <w:trPr>
          <w:trHeight w:val="432"/>
        </w:trPr>
        <w:tc>
          <w:tcPr>
            <w:tcW w:w="1778" w:type="dxa"/>
            <w:tcBorders>
              <w:top w:val="nil"/>
              <w:left w:val="nil"/>
              <w:bottom w:val="nil"/>
              <w:right w:val="nil"/>
            </w:tcBorders>
          </w:tcPr>
          <w:p w14:paraId="69365ACC" w14:textId="02429F34"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manualFormatting":"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sidRPr="00B011D2">
              <w:rPr>
                <w:color w:val="000000"/>
                <w:lang w:val="en-US"/>
              </w:rPr>
              <w:fldChar w:fldCharType="separate"/>
            </w:r>
            <w:r w:rsidRPr="00B011D2">
              <w:rPr>
                <w:noProof/>
                <w:color w:val="000000"/>
                <w:lang w:val="en-US"/>
              </w:rPr>
              <w:t xml:space="preserve">Rosas, Escobar, Ramírez, Meneses, &amp; </w:t>
            </w:r>
            <w:r w:rsidRPr="00B011D2">
              <w:rPr>
                <w:noProof/>
                <w:color w:val="000000"/>
                <w:lang w:val="en-US"/>
              </w:rPr>
              <w:lastRenderedPageBreak/>
              <w:t>Guajardo (2017</w:t>
            </w:r>
            <w:r w:rsidRPr="00B011D2">
              <w:rPr>
                <w:color w:val="000000"/>
                <w:lang w:val="en-US"/>
              </w:rPr>
              <w:fldChar w:fldCharType="end"/>
            </w:r>
            <w:r w:rsidRPr="00B011D2">
              <w:rPr>
                <w:color w:val="000000"/>
                <w:lang w:val="en-US"/>
              </w:rPr>
              <w:t>)</w:t>
            </w:r>
          </w:p>
          <w:p w14:paraId="6546357A"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17E7358" w14:textId="77777777" w:rsidR="001A69CA" w:rsidRPr="00B011D2" w:rsidRDefault="001A69CA" w:rsidP="00AA6B93">
            <w:pPr>
              <w:spacing w:line="240" w:lineRule="auto"/>
              <w:rPr>
                <w:color w:val="000000"/>
                <w:lang w:val="en-US"/>
              </w:rPr>
            </w:pPr>
            <w:r w:rsidRPr="00B011D2">
              <w:rPr>
                <w:color w:val="000000"/>
                <w:lang w:val="en-US"/>
              </w:rPr>
              <w:lastRenderedPageBreak/>
              <w:t xml:space="preserve">Evaluate the impact of an explicit, sustained, and direct intervention of the phonic aspects of reading in Chilean children enrolled in their first year of primary education, </w:t>
            </w:r>
            <w:r w:rsidRPr="00B011D2">
              <w:rPr>
                <w:color w:val="000000"/>
                <w:lang w:val="en-US"/>
              </w:rPr>
              <w:lastRenderedPageBreak/>
              <w:t>from a low SES and at risk of manifesting reading difficulties.</w:t>
            </w:r>
          </w:p>
          <w:p w14:paraId="7B1BD1A1"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7546057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lastRenderedPageBreak/>
              <w:t>Graphogame</w:t>
            </w:r>
          </w:p>
        </w:tc>
        <w:tc>
          <w:tcPr>
            <w:tcW w:w="2907" w:type="dxa"/>
            <w:tcBorders>
              <w:top w:val="nil"/>
              <w:left w:val="nil"/>
              <w:bottom w:val="nil"/>
              <w:right w:val="nil"/>
            </w:tcBorders>
            <w:shd w:val="clear" w:color="auto" w:fill="auto"/>
            <w:noWrap/>
            <w:hideMark/>
          </w:tcPr>
          <w:p w14:paraId="1A4BDF4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 xml:space="preserve">Word reading, phonological skills, </w:t>
            </w:r>
            <w:r w:rsidRPr="00B011D2">
              <w:rPr>
                <w:color w:val="000000"/>
                <w:lang w:val="en-US"/>
              </w:rPr>
              <w:lastRenderedPageBreak/>
              <w:t>phonics, rapid automatized naming</w:t>
            </w:r>
          </w:p>
        </w:tc>
      </w:tr>
      <w:tr w:rsidR="001A69CA" w:rsidRPr="00B011D2" w14:paraId="4A04A1F0" w14:textId="77777777" w:rsidTr="00AA6B93">
        <w:trPr>
          <w:trHeight w:val="432"/>
        </w:trPr>
        <w:tc>
          <w:tcPr>
            <w:tcW w:w="1778" w:type="dxa"/>
            <w:tcBorders>
              <w:top w:val="nil"/>
              <w:left w:val="nil"/>
              <w:bottom w:val="nil"/>
              <w:right w:val="nil"/>
            </w:tcBorders>
          </w:tcPr>
          <w:p w14:paraId="739F9B83" w14:textId="48ABA8D2" w:rsidR="001A69CA" w:rsidRPr="00B011D2" w:rsidRDefault="001A69CA" w:rsidP="00AA6B93">
            <w:pPr>
              <w:spacing w:line="240" w:lineRule="auto"/>
              <w:rPr>
                <w:rFonts w:eastAsia="Times New Roman"/>
                <w:color w:val="000000"/>
                <w:szCs w:val="24"/>
                <w:lang w:val="en-US"/>
              </w:rPr>
            </w:pPr>
            <w:r w:rsidRPr="00B011D2">
              <w:rPr>
                <w:color w:val="000000"/>
                <w:lang w:val="en-US"/>
              </w:rPr>
              <w:lastRenderedPageBreak/>
              <w:fldChar w:fldCharType="begin" w:fldLock="1"/>
            </w:r>
            <w:r w:rsidR="006B12ED">
              <w:rPr>
                <w:color w:val="000000"/>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manualFormatting":"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sidRPr="00B011D2">
              <w:rPr>
                <w:color w:val="000000"/>
                <w:lang w:val="en-US"/>
              </w:rPr>
              <w:fldChar w:fldCharType="separate"/>
            </w:r>
            <w:r w:rsidRPr="00B011D2">
              <w:rPr>
                <w:noProof/>
                <w:color w:val="000000"/>
                <w:lang w:val="en-US"/>
              </w:rPr>
              <w:t>Saine, Lerkkanen, Ahonen, Tolvanen, &amp; Lyytinen (2010</w:t>
            </w:r>
            <w:r w:rsidRPr="00B011D2">
              <w:rPr>
                <w:color w:val="000000"/>
                <w:lang w:val="en-US"/>
              </w:rPr>
              <w:fldChar w:fldCharType="end"/>
            </w:r>
            <w:r w:rsidRPr="00B011D2">
              <w:rPr>
                <w:color w:val="000000"/>
                <w:lang w:val="en-US"/>
              </w:rPr>
              <w:t>)</w:t>
            </w:r>
          </w:p>
        </w:tc>
        <w:tc>
          <w:tcPr>
            <w:tcW w:w="6083" w:type="dxa"/>
            <w:tcBorders>
              <w:top w:val="nil"/>
              <w:left w:val="nil"/>
              <w:bottom w:val="nil"/>
              <w:right w:val="nil"/>
            </w:tcBorders>
            <w:shd w:val="clear" w:color="auto" w:fill="auto"/>
            <w:noWrap/>
            <w:hideMark/>
          </w:tcPr>
          <w:p w14:paraId="4D1DE2B5" w14:textId="77777777" w:rsidR="001A69CA" w:rsidRDefault="001A69CA" w:rsidP="00AA6B93">
            <w:pPr>
              <w:spacing w:line="240" w:lineRule="auto"/>
              <w:rPr>
                <w:color w:val="000000"/>
                <w:lang w:val="en-US"/>
              </w:rPr>
            </w:pPr>
            <w:r>
              <w:rPr>
                <w:color w:val="000000"/>
                <w:lang w:val="en-US"/>
              </w:rPr>
              <w:t>Compare the</w:t>
            </w:r>
            <w:r w:rsidRPr="00B011D2">
              <w:rPr>
                <w:color w:val="000000"/>
                <w:lang w:val="en-US"/>
              </w:rPr>
              <w:t xml:space="preserve"> effective</w:t>
            </w:r>
            <w:r>
              <w:rPr>
                <w:color w:val="000000"/>
                <w:lang w:val="en-US"/>
              </w:rPr>
              <w:t xml:space="preserve">ness of a </w:t>
            </w:r>
            <w:r w:rsidRPr="00B011D2">
              <w:rPr>
                <w:color w:val="000000"/>
                <w:lang w:val="en-US"/>
              </w:rPr>
              <w:t>remedial reading intervention</w:t>
            </w:r>
            <w:r>
              <w:rPr>
                <w:color w:val="000000"/>
                <w:lang w:val="en-US"/>
              </w:rPr>
              <w:t xml:space="preserve">, </w:t>
            </w:r>
            <w:r w:rsidRPr="00B011D2">
              <w:rPr>
                <w:color w:val="000000"/>
                <w:lang w:val="en-US"/>
              </w:rPr>
              <w:t>computer assisted remedial reading interventio</w:t>
            </w:r>
            <w:r>
              <w:rPr>
                <w:color w:val="000000"/>
                <w:lang w:val="en-US"/>
              </w:rPr>
              <w:t xml:space="preserve">n, and </w:t>
            </w:r>
            <w:r w:rsidRPr="00B011D2">
              <w:rPr>
                <w:color w:val="000000"/>
                <w:lang w:val="en-US"/>
              </w:rPr>
              <w:t xml:space="preserve">mainstream instruction </w:t>
            </w:r>
            <w:r>
              <w:rPr>
                <w:color w:val="000000"/>
                <w:lang w:val="en-US"/>
              </w:rPr>
              <w:t xml:space="preserve">in children </w:t>
            </w:r>
            <w:r w:rsidRPr="00B011D2">
              <w:rPr>
                <w:color w:val="000000"/>
                <w:lang w:val="en-US"/>
              </w:rPr>
              <w:t>with different profiles of compromised pre</w:t>
            </w:r>
            <w:r>
              <w:rPr>
                <w:color w:val="000000"/>
                <w:lang w:val="en-US"/>
              </w:rPr>
              <w:t>-</w:t>
            </w:r>
            <w:r w:rsidRPr="00B011D2">
              <w:rPr>
                <w:color w:val="000000"/>
                <w:lang w:val="en-US"/>
              </w:rPr>
              <w:t>reading skills before school age.</w:t>
            </w:r>
          </w:p>
          <w:p w14:paraId="0E8F05CF" w14:textId="77777777" w:rsidR="001A69CA" w:rsidRPr="00B011D2" w:rsidRDefault="001A69CA" w:rsidP="00AA6B93">
            <w:pPr>
              <w:spacing w:line="240" w:lineRule="auto"/>
              <w:rPr>
                <w:color w:val="000000"/>
                <w:lang w:val="en-US"/>
              </w:rPr>
            </w:pPr>
          </w:p>
          <w:p w14:paraId="1FDE97B0" w14:textId="77777777" w:rsidR="001A69CA" w:rsidRPr="00B011D2" w:rsidRDefault="001A69CA" w:rsidP="00AA6B93">
            <w:pPr>
              <w:spacing w:line="240" w:lineRule="auto"/>
              <w:rPr>
                <w:color w:val="000000"/>
                <w:lang w:val="en-US"/>
              </w:rPr>
            </w:pPr>
          </w:p>
          <w:p w14:paraId="396E0B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DB5B842"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w:t>
            </w:r>
          </w:p>
        </w:tc>
        <w:tc>
          <w:tcPr>
            <w:tcW w:w="2907" w:type="dxa"/>
            <w:tcBorders>
              <w:top w:val="nil"/>
              <w:left w:val="nil"/>
              <w:bottom w:val="nil"/>
              <w:right w:val="nil"/>
            </w:tcBorders>
            <w:shd w:val="clear" w:color="auto" w:fill="auto"/>
            <w:noWrap/>
            <w:hideMark/>
          </w:tcPr>
          <w:p w14:paraId="4F6AA9E5"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Word reading</w:t>
            </w:r>
          </w:p>
        </w:tc>
      </w:tr>
      <w:tr w:rsidR="001A69CA" w:rsidRPr="00B011D2" w14:paraId="3464E6AF" w14:textId="77777777" w:rsidTr="00AA6B93">
        <w:trPr>
          <w:trHeight w:val="432"/>
        </w:trPr>
        <w:tc>
          <w:tcPr>
            <w:tcW w:w="1778" w:type="dxa"/>
            <w:tcBorders>
              <w:top w:val="nil"/>
              <w:left w:val="nil"/>
              <w:bottom w:val="nil"/>
              <w:right w:val="nil"/>
            </w:tcBorders>
          </w:tcPr>
          <w:p w14:paraId="2EC555AC" w14:textId="7A4A6CBA" w:rsidR="001A69CA" w:rsidRPr="00B011D2" w:rsidRDefault="001A69CA" w:rsidP="00AA6B93">
            <w:pPr>
              <w:spacing w:line="240" w:lineRule="auto"/>
              <w:rPr>
                <w:color w:val="000000"/>
                <w:lang w:val="en-US"/>
              </w:rPr>
            </w:pPr>
            <w:r w:rsidRPr="00B011D2">
              <w:rPr>
                <w:color w:val="000000"/>
                <w:lang w:val="en-US"/>
              </w:rPr>
              <w:fldChar w:fldCharType="begin" w:fldLock="1"/>
            </w:r>
            <w:r w:rsidR="006B12ED">
              <w:rPr>
                <w:color w:val="000000"/>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manualFormatting":"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chmitt, Hurwitz, Sheridan Duel, &amp; Nichols Linebarger (2018</w:t>
            </w:r>
            <w:r w:rsidRPr="00B011D2">
              <w:rPr>
                <w:color w:val="000000"/>
                <w:lang w:val="en-US"/>
              </w:rPr>
              <w:fldChar w:fldCharType="end"/>
            </w:r>
            <w:r w:rsidRPr="00B011D2">
              <w:rPr>
                <w:color w:val="000000"/>
                <w:lang w:val="en-US"/>
              </w:rPr>
              <w:t>)</w:t>
            </w:r>
          </w:p>
          <w:p w14:paraId="63746706" w14:textId="77777777" w:rsidR="001A69CA" w:rsidRPr="00B011D2"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03A12C39" w14:textId="77777777" w:rsidR="001A69CA" w:rsidRPr="00B011D2" w:rsidRDefault="001A69CA" w:rsidP="00AA6B93">
            <w:pPr>
              <w:spacing w:line="240" w:lineRule="auto"/>
              <w:rPr>
                <w:color w:val="000000"/>
                <w:lang w:val="en-US"/>
              </w:rPr>
            </w:pPr>
            <w:r w:rsidRPr="00B011D2">
              <w:rPr>
                <w:color w:val="000000"/>
                <w:lang w:val="en-US"/>
              </w:rPr>
              <w:t xml:space="preserve">Determine </w:t>
            </w:r>
            <w:r>
              <w:rPr>
                <w:color w:val="000000"/>
                <w:lang w:val="en-US"/>
              </w:rPr>
              <w:t>the effectiveness of a web-based</w:t>
            </w:r>
            <w:r w:rsidRPr="00B011D2">
              <w:rPr>
                <w:color w:val="000000"/>
                <w:lang w:val="en-US"/>
              </w:rPr>
              <w:t xml:space="preserve"> game based played at home </w:t>
            </w:r>
            <w:r>
              <w:rPr>
                <w:color w:val="000000"/>
                <w:lang w:val="en-US"/>
              </w:rPr>
              <w:t xml:space="preserve">on </w:t>
            </w:r>
            <w:r w:rsidRPr="00B011D2">
              <w:rPr>
                <w:color w:val="000000"/>
                <w:lang w:val="en-US"/>
              </w:rPr>
              <w:t>literacy development among low- and middle-SES preschool and kindergarten students.</w:t>
            </w:r>
          </w:p>
          <w:p w14:paraId="592A2E6B"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243A30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BS KIDS Island</w:t>
            </w:r>
          </w:p>
        </w:tc>
        <w:tc>
          <w:tcPr>
            <w:tcW w:w="2907" w:type="dxa"/>
            <w:tcBorders>
              <w:top w:val="nil"/>
              <w:left w:val="nil"/>
              <w:bottom w:val="nil"/>
              <w:right w:val="nil"/>
            </w:tcBorders>
            <w:shd w:val="clear" w:color="auto" w:fill="auto"/>
            <w:noWrap/>
            <w:hideMark/>
          </w:tcPr>
          <w:p w14:paraId="37D2FDF1"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vocabulary</w:t>
            </w:r>
          </w:p>
        </w:tc>
      </w:tr>
      <w:tr w:rsidR="001A69CA" w:rsidRPr="00B011D2" w14:paraId="53699A28" w14:textId="77777777" w:rsidTr="00AA6B93">
        <w:trPr>
          <w:trHeight w:val="432"/>
        </w:trPr>
        <w:tc>
          <w:tcPr>
            <w:tcW w:w="1778" w:type="dxa"/>
            <w:tcBorders>
              <w:top w:val="nil"/>
              <w:left w:val="nil"/>
              <w:right w:val="nil"/>
            </w:tcBorders>
          </w:tcPr>
          <w:p w14:paraId="1DF2A324" w14:textId="71F77E2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manualFormatting":"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sidRPr="00B011D2">
              <w:rPr>
                <w:color w:val="000000"/>
                <w:lang w:val="en-US"/>
              </w:rPr>
              <w:fldChar w:fldCharType="separate"/>
            </w:r>
            <w:r w:rsidRPr="00B011D2">
              <w:rPr>
                <w:noProof/>
                <w:color w:val="000000"/>
                <w:lang w:val="en-US"/>
              </w:rPr>
              <w:t>Solheim, Frijters, Lundetræ, &amp; Uppstad (2018</w:t>
            </w:r>
            <w:r w:rsidRPr="00B011D2">
              <w:rPr>
                <w:color w:val="000000"/>
                <w:lang w:val="en-US"/>
              </w:rPr>
              <w:fldChar w:fldCharType="end"/>
            </w:r>
            <w:r w:rsidRPr="00B011D2">
              <w:rPr>
                <w:color w:val="000000"/>
                <w:lang w:val="en-US"/>
              </w:rPr>
              <w:t>)</w:t>
            </w:r>
          </w:p>
        </w:tc>
        <w:tc>
          <w:tcPr>
            <w:tcW w:w="6083" w:type="dxa"/>
            <w:tcBorders>
              <w:top w:val="nil"/>
              <w:left w:val="nil"/>
              <w:right w:val="nil"/>
            </w:tcBorders>
            <w:shd w:val="clear" w:color="auto" w:fill="auto"/>
            <w:noWrap/>
            <w:hideMark/>
          </w:tcPr>
          <w:p w14:paraId="00694E36" w14:textId="77777777" w:rsidR="001A69CA" w:rsidRPr="00B011D2" w:rsidRDefault="001A69CA" w:rsidP="00AA6B93">
            <w:pPr>
              <w:spacing w:line="240" w:lineRule="auto"/>
              <w:rPr>
                <w:color w:val="000000"/>
                <w:lang w:val="en-US"/>
              </w:rPr>
            </w:pPr>
            <w:r w:rsidRPr="00B011D2">
              <w:rPr>
                <w:color w:val="000000"/>
                <w:lang w:val="en-US"/>
              </w:rPr>
              <w:t>Investigate the efficacy of an early reading intervention delivered alongside formal reading instruction to Norwegian 6-year old’s</w:t>
            </w:r>
            <w:r>
              <w:rPr>
                <w:color w:val="000000"/>
                <w:lang w:val="en-US"/>
              </w:rPr>
              <w:t xml:space="preserve"> </w:t>
            </w:r>
            <w:r w:rsidRPr="00B011D2">
              <w:rPr>
                <w:color w:val="000000"/>
                <w:lang w:val="en-US"/>
              </w:rPr>
              <w:t xml:space="preserve">at risk for </w:t>
            </w:r>
            <w:r>
              <w:rPr>
                <w:color w:val="000000"/>
                <w:lang w:val="en-US"/>
              </w:rPr>
              <w:t xml:space="preserve">reading difficulties </w:t>
            </w:r>
            <w:r w:rsidRPr="00B011D2">
              <w:rPr>
                <w:color w:val="000000"/>
                <w:lang w:val="en-US"/>
              </w:rPr>
              <w:t>with a two-year follow</w:t>
            </w:r>
            <w:r>
              <w:rPr>
                <w:color w:val="000000"/>
                <w:lang w:val="en-US"/>
              </w:rPr>
              <w:t>-up</w:t>
            </w:r>
            <w:r w:rsidRPr="00B011D2">
              <w:rPr>
                <w:color w:val="000000"/>
                <w:lang w:val="en-US"/>
              </w:rPr>
              <w:t>.</w:t>
            </w:r>
          </w:p>
          <w:p w14:paraId="62EA0E95" w14:textId="77777777" w:rsidR="001A69CA" w:rsidRPr="00B011D2" w:rsidRDefault="001A69CA" w:rsidP="00AA6B93">
            <w:pPr>
              <w:spacing w:line="240" w:lineRule="auto"/>
              <w:rPr>
                <w:color w:val="000000"/>
                <w:lang w:val="en-US"/>
              </w:rPr>
            </w:pPr>
          </w:p>
          <w:p w14:paraId="483E6756" w14:textId="77777777" w:rsidR="001A69CA" w:rsidRPr="00B011D2" w:rsidRDefault="001A69CA" w:rsidP="00AA6B93">
            <w:pPr>
              <w:spacing w:line="240" w:lineRule="auto"/>
              <w:rPr>
                <w:rFonts w:eastAsia="Times New Roman"/>
                <w:color w:val="000000"/>
                <w:szCs w:val="24"/>
                <w:lang w:val="en-US"/>
              </w:rPr>
            </w:pPr>
          </w:p>
        </w:tc>
        <w:tc>
          <w:tcPr>
            <w:tcW w:w="1878" w:type="dxa"/>
            <w:tcBorders>
              <w:top w:val="nil"/>
              <w:left w:val="nil"/>
              <w:right w:val="nil"/>
            </w:tcBorders>
            <w:shd w:val="clear" w:color="auto" w:fill="auto"/>
            <w:noWrap/>
            <w:hideMark/>
          </w:tcPr>
          <w:p w14:paraId="1D0F241D"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Graphogame, On track ABC</w:t>
            </w:r>
          </w:p>
        </w:tc>
        <w:tc>
          <w:tcPr>
            <w:tcW w:w="2907" w:type="dxa"/>
            <w:tcBorders>
              <w:top w:val="nil"/>
              <w:left w:val="nil"/>
              <w:right w:val="nil"/>
            </w:tcBorders>
            <w:shd w:val="clear" w:color="auto" w:fill="auto"/>
            <w:noWrap/>
            <w:hideMark/>
          </w:tcPr>
          <w:p w14:paraId="68E9262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ics, phonological skills, word reading, rapid automatized naming, vocabulary</w:t>
            </w:r>
          </w:p>
        </w:tc>
      </w:tr>
      <w:tr w:rsidR="001A69CA" w:rsidRPr="00B011D2" w14:paraId="46CE2534" w14:textId="77777777" w:rsidTr="00AA6B93">
        <w:trPr>
          <w:trHeight w:val="432"/>
        </w:trPr>
        <w:tc>
          <w:tcPr>
            <w:tcW w:w="1778" w:type="dxa"/>
            <w:tcBorders>
              <w:top w:val="nil"/>
              <w:left w:val="nil"/>
              <w:bottom w:val="single" w:sz="4" w:space="0" w:color="auto"/>
              <w:right w:val="nil"/>
            </w:tcBorders>
          </w:tcPr>
          <w:p w14:paraId="154BD144" w14:textId="49D13591" w:rsidR="001A69CA" w:rsidRPr="00B011D2" w:rsidRDefault="001A69CA" w:rsidP="00AA6B93">
            <w:pPr>
              <w:spacing w:line="240" w:lineRule="auto"/>
              <w:rPr>
                <w:rFonts w:eastAsia="Times New Roman"/>
                <w:color w:val="000000"/>
                <w:szCs w:val="24"/>
                <w:lang w:val="en-US"/>
              </w:rPr>
            </w:pPr>
            <w:r w:rsidRPr="00B011D2">
              <w:rPr>
                <w:color w:val="000000"/>
                <w:lang w:val="en-US"/>
              </w:rPr>
              <w:fldChar w:fldCharType="begin" w:fldLock="1"/>
            </w:r>
            <w:r w:rsidR="006B12ED">
              <w:rPr>
                <w:color w:val="000000"/>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manualFormatting":"Wood, Mustian, &amp; Lo (2013","plainTextFormattedCitation":"(Wood, Mustian, &amp; Lo, 2013)","previouslyFormattedCitation":"(Wood, Mustian, &amp; Lo, 2013)"},"properties":{"noteIndex":0},"schema":"https://github.com/citation-style-language/schema/raw/master/csl-citation.json"}</w:instrText>
            </w:r>
            <w:r w:rsidRPr="00B011D2">
              <w:rPr>
                <w:color w:val="000000"/>
                <w:lang w:val="en-US"/>
              </w:rPr>
              <w:fldChar w:fldCharType="separate"/>
            </w:r>
            <w:r w:rsidRPr="00B011D2">
              <w:rPr>
                <w:noProof/>
                <w:color w:val="000000"/>
                <w:lang w:val="en-US"/>
              </w:rPr>
              <w:t>Wood, Mustian, &amp; Lo (2013</w:t>
            </w:r>
            <w:r w:rsidRPr="00B011D2">
              <w:rPr>
                <w:color w:val="000000"/>
                <w:lang w:val="en-US"/>
              </w:rPr>
              <w:fldChar w:fldCharType="end"/>
            </w:r>
            <w:r w:rsidRPr="00B011D2">
              <w:rPr>
                <w:color w:val="000000"/>
                <w:lang w:val="en-US"/>
              </w:rPr>
              <w:t>)</w:t>
            </w:r>
          </w:p>
        </w:tc>
        <w:tc>
          <w:tcPr>
            <w:tcW w:w="6083" w:type="dxa"/>
            <w:tcBorders>
              <w:top w:val="nil"/>
              <w:left w:val="nil"/>
              <w:bottom w:val="single" w:sz="4" w:space="0" w:color="auto"/>
              <w:right w:val="nil"/>
            </w:tcBorders>
            <w:shd w:val="clear" w:color="auto" w:fill="auto"/>
            <w:noWrap/>
            <w:hideMark/>
          </w:tcPr>
          <w:p w14:paraId="18A7E44A"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Evaluate the effects of a supplemental phonemic instruction program using computer-assisted reciprocal peer tutoring with embedded audio prompting.</w:t>
            </w:r>
          </w:p>
        </w:tc>
        <w:tc>
          <w:tcPr>
            <w:tcW w:w="1878" w:type="dxa"/>
            <w:tcBorders>
              <w:top w:val="nil"/>
              <w:left w:val="nil"/>
              <w:bottom w:val="single" w:sz="4" w:space="0" w:color="auto"/>
              <w:right w:val="nil"/>
            </w:tcBorders>
            <w:shd w:val="clear" w:color="auto" w:fill="auto"/>
            <w:noWrap/>
            <w:hideMark/>
          </w:tcPr>
          <w:p w14:paraId="7BEDA267"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Researcher-developed (name not provided)</w:t>
            </w:r>
          </w:p>
        </w:tc>
        <w:tc>
          <w:tcPr>
            <w:tcW w:w="2907" w:type="dxa"/>
            <w:tcBorders>
              <w:top w:val="nil"/>
              <w:left w:val="nil"/>
              <w:bottom w:val="single" w:sz="4" w:space="0" w:color="auto"/>
              <w:right w:val="nil"/>
            </w:tcBorders>
            <w:shd w:val="clear" w:color="auto" w:fill="auto"/>
            <w:noWrap/>
            <w:hideMark/>
          </w:tcPr>
          <w:p w14:paraId="667C3A1C" w14:textId="77777777" w:rsidR="001A69CA" w:rsidRPr="00B011D2" w:rsidRDefault="001A69CA" w:rsidP="00AA6B93">
            <w:pPr>
              <w:spacing w:line="240" w:lineRule="auto"/>
              <w:rPr>
                <w:rFonts w:eastAsia="Times New Roman"/>
                <w:color w:val="000000"/>
                <w:szCs w:val="24"/>
                <w:lang w:val="en-US"/>
              </w:rPr>
            </w:pPr>
            <w:r w:rsidRPr="00B011D2">
              <w:rPr>
                <w:color w:val="000000"/>
                <w:lang w:val="en-US"/>
              </w:rPr>
              <w:t>Phonological skills</w:t>
            </w:r>
          </w:p>
        </w:tc>
      </w:tr>
    </w:tbl>
    <w:p w14:paraId="6D761E58" w14:textId="77777777" w:rsidR="001A69CA" w:rsidRPr="00B011D2" w:rsidRDefault="001A69CA" w:rsidP="001A69CA">
      <w:pPr>
        <w:pStyle w:val="APA-texto"/>
        <w:spacing w:line="240" w:lineRule="auto"/>
        <w:ind w:firstLine="0"/>
        <w:rPr>
          <w:szCs w:val="24"/>
          <w:lang w:val="en-US"/>
        </w:rPr>
      </w:pPr>
      <w:r w:rsidRPr="00B011D2">
        <w:rPr>
          <w:szCs w:val="24"/>
          <w:lang w:val="en-US"/>
        </w:rPr>
        <w:t xml:space="preserve">Note. </w:t>
      </w:r>
      <w:proofErr w:type="spellStart"/>
      <w:r w:rsidRPr="00B011D2">
        <w:rPr>
          <w:szCs w:val="24"/>
          <w:vertAlign w:val="superscript"/>
          <w:lang w:val="en-US"/>
        </w:rPr>
        <w:t>a</w:t>
      </w:r>
      <w:r w:rsidRPr="00B011D2">
        <w:rPr>
          <w:szCs w:val="24"/>
          <w:lang w:val="en-US"/>
        </w:rPr>
        <w:t>Both</w:t>
      </w:r>
      <w:proofErr w:type="spellEnd"/>
      <w:r w:rsidRPr="00B011D2">
        <w:rPr>
          <w:szCs w:val="24"/>
          <w:lang w:val="en-US"/>
        </w:rPr>
        <w:t xml:space="preserve"> are reported in the same article but as different studies.</w:t>
      </w:r>
    </w:p>
    <w:p w14:paraId="2A66946E" w14:textId="77777777" w:rsidR="001A69CA" w:rsidRDefault="001A69CA" w:rsidP="00163631">
      <w:pPr>
        <w:pStyle w:val="APA-texto"/>
        <w:ind w:firstLine="0"/>
        <w:rPr>
          <w:lang w:val="en-US"/>
        </w:rPr>
      </w:pPr>
    </w:p>
    <w:p w14:paraId="35405FB5" w14:textId="77777777" w:rsidR="00BB0009" w:rsidRDefault="00BB0009" w:rsidP="00163631">
      <w:pPr>
        <w:pStyle w:val="Heading2"/>
        <w:rPr>
          <w:szCs w:val="24"/>
          <w:lang w:val="en-US"/>
        </w:rPr>
        <w:sectPr w:rsidR="00BB0009" w:rsidSect="00BB0009">
          <w:headerReference w:type="default" r:id="rId11"/>
          <w:pgSz w:w="15840" w:h="12240" w:orient="landscape"/>
          <w:pgMar w:top="1440" w:right="1440" w:bottom="1440" w:left="1440" w:header="720" w:footer="720" w:gutter="0"/>
          <w:cols w:space="720"/>
          <w:docGrid w:linePitch="360"/>
        </w:sectPr>
      </w:pPr>
    </w:p>
    <w:p w14:paraId="188ED44A" w14:textId="112AE282" w:rsidR="00163631" w:rsidRPr="00E95F41" w:rsidRDefault="00163631" w:rsidP="00163631">
      <w:pPr>
        <w:pStyle w:val="Heading2"/>
        <w:rPr>
          <w:szCs w:val="24"/>
          <w:lang w:val="en-US"/>
        </w:rPr>
      </w:pPr>
      <w:r w:rsidRPr="00E95F41">
        <w:rPr>
          <w:szCs w:val="24"/>
          <w:lang w:val="en-US"/>
        </w:rPr>
        <w:lastRenderedPageBreak/>
        <w:t>Coding</w:t>
      </w:r>
    </w:p>
    <w:p w14:paraId="3A72C764" w14:textId="56849D5B" w:rsidR="00163631" w:rsidRPr="00E95F41" w:rsidRDefault="00163631" w:rsidP="00163631">
      <w:pPr>
        <w:pStyle w:val="APA-texto"/>
        <w:rPr>
          <w:lang w:val="en-US"/>
        </w:rPr>
      </w:pPr>
      <w:r w:rsidRPr="00E95F41">
        <w:rPr>
          <w:lang w:val="en-US"/>
        </w:rPr>
        <w:t xml:space="preserve">Some information about the studies had to be coded in order to analyze the information. Table </w:t>
      </w:r>
      <w:r w:rsidR="009B3EF3">
        <w:rPr>
          <w:lang w:val="en-US"/>
        </w:rPr>
        <w:t>5</w:t>
      </w:r>
      <w:r w:rsidRPr="00E95F41">
        <w:rPr>
          <w:lang w:val="en-US"/>
        </w:rPr>
        <w:t xml:space="preserve"> shows the categories and their definitions. Only categories that were coded or that include non-obvious subcategories are presented for brevity and simplification.</w:t>
      </w:r>
    </w:p>
    <w:p w14:paraId="60581D1F" w14:textId="5EE7B011" w:rsidR="00163631" w:rsidRPr="00E95F41" w:rsidRDefault="00163631" w:rsidP="00163631">
      <w:pPr>
        <w:pStyle w:val="APA-texto"/>
        <w:ind w:firstLine="0"/>
        <w:rPr>
          <w:lang w:val="en-US"/>
        </w:rPr>
      </w:pPr>
      <w:r w:rsidRPr="00E95F41">
        <w:rPr>
          <w:lang w:val="en-US"/>
        </w:rPr>
        <w:t xml:space="preserve">Table </w:t>
      </w:r>
      <w:r w:rsidR="009B3EF3">
        <w:rPr>
          <w:lang w:val="en-US"/>
        </w:rPr>
        <w:t>5</w:t>
      </w:r>
      <w:r w:rsidRPr="00E95F41">
        <w:rPr>
          <w:lang w:val="en-US"/>
        </w:rPr>
        <w:t>.</w:t>
      </w:r>
    </w:p>
    <w:p w14:paraId="2F620747" w14:textId="77777777" w:rsidR="00163631" w:rsidRPr="00E95F41" w:rsidRDefault="00163631" w:rsidP="00163631">
      <w:pPr>
        <w:pStyle w:val="APA-texto"/>
        <w:ind w:firstLine="0"/>
        <w:rPr>
          <w:lang w:val="en-US"/>
        </w:rPr>
      </w:pPr>
      <w:r w:rsidRPr="00E95F41">
        <w:rPr>
          <w:lang w:val="en-US"/>
        </w:rPr>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E95F41" w14:paraId="3857AD1B" w14:textId="77777777" w:rsidTr="00491499">
        <w:trPr>
          <w:tblHeader/>
        </w:trPr>
        <w:tc>
          <w:tcPr>
            <w:tcW w:w="2340" w:type="dxa"/>
            <w:tcBorders>
              <w:top w:val="single" w:sz="4" w:space="0" w:color="auto"/>
              <w:bottom w:val="single" w:sz="4" w:space="0" w:color="auto"/>
            </w:tcBorders>
          </w:tcPr>
          <w:p w14:paraId="5EBE008A" w14:textId="77777777" w:rsidR="00163631" w:rsidRPr="00E95F41" w:rsidRDefault="00163631" w:rsidP="00491499">
            <w:pPr>
              <w:pStyle w:val="APA-texto"/>
              <w:ind w:firstLine="0"/>
              <w:rPr>
                <w:lang w:val="en-US"/>
              </w:rPr>
            </w:pPr>
            <w:r w:rsidRPr="00E95F41">
              <w:rPr>
                <w:lang w:val="en-US"/>
              </w:rPr>
              <w:t>Dimension</w:t>
            </w:r>
          </w:p>
        </w:tc>
        <w:tc>
          <w:tcPr>
            <w:tcW w:w="2340" w:type="dxa"/>
            <w:tcBorders>
              <w:top w:val="single" w:sz="4" w:space="0" w:color="auto"/>
              <w:bottom w:val="single" w:sz="4" w:space="0" w:color="auto"/>
            </w:tcBorders>
          </w:tcPr>
          <w:p w14:paraId="3A278E7E" w14:textId="77777777" w:rsidR="00163631" w:rsidRPr="00E95F41" w:rsidRDefault="00163631" w:rsidP="00491499">
            <w:pPr>
              <w:pStyle w:val="APA-texto"/>
              <w:ind w:firstLine="0"/>
              <w:jc w:val="center"/>
              <w:rPr>
                <w:lang w:val="en-US"/>
              </w:rPr>
            </w:pPr>
            <w:r w:rsidRPr="00E95F41">
              <w:rPr>
                <w:lang w:val="en-US"/>
              </w:rPr>
              <w:t>Category</w:t>
            </w:r>
          </w:p>
        </w:tc>
        <w:tc>
          <w:tcPr>
            <w:tcW w:w="2340" w:type="dxa"/>
            <w:tcBorders>
              <w:top w:val="single" w:sz="4" w:space="0" w:color="auto"/>
              <w:bottom w:val="single" w:sz="4" w:space="0" w:color="auto"/>
            </w:tcBorders>
          </w:tcPr>
          <w:p w14:paraId="1A9241E1" w14:textId="77777777" w:rsidR="00163631" w:rsidRPr="00E95F41" w:rsidRDefault="00163631" w:rsidP="00491499">
            <w:pPr>
              <w:pStyle w:val="APA-texto"/>
              <w:ind w:firstLine="0"/>
              <w:jc w:val="center"/>
              <w:rPr>
                <w:lang w:val="en-US"/>
              </w:rPr>
            </w:pPr>
            <w:r w:rsidRPr="00E95F41">
              <w:rPr>
                <w:lang w:val="en-US"/>
              </w:rPr>
              <w:t>Sub-category</w:t>
            </w:r>
          </w:p>
        </w:tc>
        <w:tc>
          <w:tcPr>
            <w:tcW w:w="2340" w:type="dxa"/>
            <w:tcBorders>
              <w:top w:val="single" w:sz="4" w:space="0" w:color="auto"/>
              <w:bottom w:val="single" w:sz="4" w:space="0" w:color="auto"/>
            </w:tcBorders>
          </w:tcPr>
          <w:p w14:paraId="77F620DD" w14:textId="77777777" w:rsidR="00163631" w:rsidRPr="00E95F41" w:rsidRDefault="00163631" w:rsidP="00491499">
            <w:pPr>
              <w:pStyle w:val="APA-texto"/>
              <w:ind w:firstLine="0"/>
              <w:jc w:val="center"/>
              <w:rPr>
                <w:lang w:val="en-US"/>
              </w:rPr>
            </w:pPr>
            <w:r w:rsidRPr="00E95F41">
              <w:rPr>
                <w:lang w:val="en-US"/>
              </w:rPr>
              <w:t>Definition</w:t>
            </w:r>
          </w:p>
        </w:tc>
      </w:tr>
      <w:tr w:rsidR="00163631" w:rsidRPr="00E95F41" w14:paraId="16682FAD" w14:textId="77777777" w:rsidTr="00491499">
        <w:tc>
          <w:tcPr>
            <w:tcW w:w="2340" w:type="dxa"/>
            <w:vMerge w:val="restart"/>
            <w:tcBorders>
              <w:top w:val="single" w:sz="4" w:space="0" w:color="auto"/>
            </w:tcBorders>
            <w:vAlign w:val="top"/>
          </w:tcPr>
          <w:p w14:paraId="1698B12A" w14:textId="77777777" w:rsidR="00163631" w:rsidRPr="00E95F41" w:rsidRDefault="00163631" w:rsidP="00491499">
            <w:pPr>
              <w:pStyle w:val="APA-texto"/>
              <w:ind w:firstLine="0"/>
              <w:rPr>
                <w:lang w:val="en-US"/>
              </w:rPr>
            </w:pPr>
            <w:r w:rsidRPr="00E95F41">
              <w:rPr>
                <w:lang w:val="en-US"/>
              </w:rPr>
              <w:t>Methods</w:t>
            </w:r>
          </w:p>
        </w:tc>
        <w:tc>
          <w:tcPr>
            <w:tcW w:w="2340" w:type="dxa"/>
            <w:vMerge w:val="restart"/>
            <w:tcBorders>
              <w:top w:val="single" w:sz="4" w:space="0" w:color="auto"/>
            </w:tcBorders>
            <w:vAlign w:val="top"/>
          </w:tcPr>
          <w:p w14:paraId="7AD14F40" w14:textId="77777777" w:rsidR="00163631" w:rsidRPr="00E95F41" w:rsidRDefault="00163631" w:rsidP="00491499">
            <w:pPr>
              <w:pStyle w:val="APA-texto"/>
              <w:ind w:firstLine="0"/>
              <w:rPr>
                <w:lang w:val="en-US"/>
              </w:rPr>
            </w:pPr>
            <w:r w:rsidRPr="00E95F41">
              <w:rPr>
                <w:lang w:val="en-US"/>
              </w:rPr>
              <w:t>Design</w:t>
            </w:r>
          </w:p>
        </w:tc>
        <w:tc>
          <w:tcPr>
            <w:tcW w:w="2340" w:type="dxa"/>
            <w:tcBorders>
              <w:top w:val="single" w:sz="4" w:space="0" w:color="auto"/>
            </w:tcBorders>
            <w:vAlign w:val="top"/>
          </w:tcPr>
          <w:p w14:paraId="4ADA56E4" w14:textId="77777777" w:rsidR="00163631" w:rsidRPr="00E95F41" w:rsidRDefault="00163631" w:rsidP="00491499">
            <w:pPr>
              <w:pStyle w:val="APA-texto"/>
              <w:ind w:firstLine="0"/>
              <w:rPr>
                <w:lang w:val="en-US"/>
              </w:rPr>
            </w:pPr>
            <w:r w:rsidRPr="00E95F41">
              <w:rPr>
                <w:lang w:val="en-US"/>
              </w:rPr>
              <w:t>Single Subject Design (SSD)</w:t>
            </w:r>
          </w:p>
        </w:tc>
        <w:tc>
          <w:tcPr>
            <w:tcW w:w="2340" w:type="dxa"/>
            <w:tcBorders>
              <w:top w:val="single" w:sz="4" w:space="0" w:color="auto"/>
            </w:tcBorders>
            <w:vAlign w:val="top"/>
          </w:tcPr>
          <w:p w14:paraId="3544406C" w14:textId="77777777" w:rsidR="00163631" w:rsidRPr="00E95F41" w:rsidRDefault="00163631" w:rsidP="00491499">
            <w:pPr>
              <w:pStyle w:val="APA-texto"/>
              <w:ind w:firstLine="0"/>
              <w:rPr>
                <w:lang w:val="en-US"/>
              </w:rPr>
            </w:pPr>
            <w:r w:rsidRPr="00E95F41">
              <w:rPr>
                <w:lang w:val="en-US"/>
              </w:rPr>
              <w:t>Any variant of SSD were coded as SSD</w:t>
            </w:r>
          </w:p>
        </w:tc>
      </w:tr>
      <w:tr w:rsidR="00163631" w:rsidRPr="00E95F41" w14:paraId="5010F64F" w14:textId="77777777" w:rsidTr="00491499">
        <w:tc>
          <w:tcPr>
            <w:tcW w:w="2340" w:type="dxa"/>
            <w:vMerge/>
            <w:vAlign w:val="top"/>
          </w:tcPr>
          <w:p w14:paraId="35F9BB6B" w14:textId="77777777" w:rsidR="00163631" w:rsidRPr="00E95F41" w:rsidRDefault="00163631" w:rsidP="00491499">
            <w:pPr>
              <w:pStyle w:val="APA-texto"/>
              <w:ind w:firstLine="0"/>
              <w:rPr>
                <w:lang w:val="en-US"/>
              </w:rPr>
            </w:pPr>
          </w:p>
        </w:tc>
        <w:tc>
          <w:tcPr>
            <w:tcW w:w="2340" w:type="dxa"/>
            <w:vMerge/>
            <w:vAlign w:val="top"/>
          </w:tcPr>
          <w:p w14:paraId="4897BADB" w14:textId="77777777" w:rsidR="00163631" w:rsidRPr="00E95F41" w:rsidRDefault="00163631" w:rsidP="00491499">
            <w:pPr>
              <w:pStyle w:val="APA-texto"/>
              <w:ind w:firstLine="0"/>
              <w:rPr>
                <w:lang w:val="en-US"/>
              </w:rPr>
            </w:pPr>
          </w:p>
        </w:tc>
        <w:tc>
          <w:tcPr>
            <w:tcW w:w="2340" w:type="dxa"/>
            <w:vAlign w:val="top"/>
          </w:tcPr>
          <w:p w14:paraId="7FE84C3B" w14:textId="77777777" w:rsidR="00163631" w:rsidRPr="00E95F41" w:rsidRDefault="00163631" w:rsidP="00491499">
            <w:pPr>
              <w:pStyle w:val="APA-texto"/>
              <w:ind w:firstLine="0"/>
              <w:rPr>
                <w:lang w:val="en-US"/>
              </w:rPr>
            </w:pPr>
            <w:r w:rsidRPr="00E95F41">
              <w:rPr>
                <w:lang w:val="en-US"/>
              </w:rPr>
              <w:t>Pretest-posttest design with comparison group(s)</w:t>
            </w:r>
          </w:p>
        </w:tc>
        <w:tc>
          <w:tcPr>
            <w:tcW w:w="2340" w:type="dxa"/>
            <w:vAlign w:val="top"/>
          </w:tcPr>
          <w:p w14:paraId="6F555DF4" w14:textId="77777777" w:rsidR="00163631" w:rsidRDefault="00163631" w:rsidP="00491499">
            <w:pPr>
              <w:pStyle w:val="APA-texto"/>
              <w:ind w:firstLine="0"/>
              <w:rPr>
                <w:lang w:val="en-US"/>
              </w:rPr>
            </w:pPr>
            <w:r w:rsidRPr="00E95F41">
              <w:rPr>
                <w:lang w:val="en-US"/>
              </w:rPr>
              <w:t>Design that included pretest, posttest, and one comparison group</w:t>
            </w:r>
          </w:p>
          <w:p w14:paraId="0DC16A20" w14:textId="60CB38F8" w:rsidR="00491499" w:rsidRPr="00E95F41" w:rsidRDefault="00491499" w:rsidP="00491499">
            <w:pPr>
              <w:pStyle w:val="APA-texto"/>
              <w:ind w:firstLine="0"/>
              <w:rPr>
                <w:lang w:val="en-US"/>
              </w:rPr>
            </w:pPr>
          </w:p>
        </w:tc>
      </w:tr>
      <w:tr w:rsidR="00163631" w:rsidRPr="00E95F41" w14:paraId="1A0F6FA0" w14:textId="77777777" w:rsidTr="00491499">
        <w:tc>
          <w:tcPr>
            <w:tcW w:w="2340" w:type="dxa"/>
            <w:vMerge/>
            <w:vAlign w:val="top"/>
          </w:tcPr>
          <w:p w14:paraId="35C626BE" w14:textId="77777777" w:rsidR="00163631" w:rsidRPr="00E95F41" w:rsidRDefault="00163631" w:rsidP="00491499">
            <w:pPr>
              <w:pStyle w:val="APA-texto"/>
              <w:ind w:firstLine="0"/>
              <w:rPr>
                <w:lang w:val="en-US"/>
              </w:rPr>
            </w:pPr>
          </w:p>
        </w:tc>
        <w:tc>
          <w:tcPr>
            <w:tcW w:w="2340" w:type="dxa"/>
            <w:vMerge/>
            <w:vAlign w:val="top"/>
          </w:tcPr>
          <w:p w14:paraId="0DC90C09" w14:textId="77777777" w:rsidR="00163631" w:rsidRPr="00E95F41" w:rsidRDefault="00163631" w:rsidP="00491499">
            <w:pPr>
              <w:pStyle w:val="APA-texto"/>
              <w:ind w:firstLine="0"/>
              <w:rPr>
                <w:lang w:val="en-US"/>
              </w:rPr>
            </w:pPr>
          </w:p>
        </w:tc>
        <w:tc>
          <w:tcPr>
            <w:tcW w:w="2340" w:type="dxa"/>
            <w:vAlign w:val="top"/>
          </w:tcPr>
          <w:p w14:paraId="74DF73E8" w14:textId="77777777" w:rsidR="00163631" w:rsidRPr="00E95F41" w:rsidRDefault="00163631" w:rsidP="00491499">
            <w:pPr>
              <w:pStyle w:val="APA-texto"/>
              <w:ind w:firstLine="0"/>
              <w:rPr>
                <w:lang w:val="en-US"/>
              </w:rPr>
            </w:pPr>
            <w:r w:rsidRPr="00E95F41">
              <w:rPr>
                <w:lang w:val="en-US"/>
              </w:rPr>
              <w:t>Pretest-posttest design with multiple comparison groups</w:t>
            </w:r>
          </w:p>
        </w:tc>
        <w:tc>
          <w:tcPr>
            <w:tcW w:w="2340" w:type="dxa"/>
            <w:vAlign w:val="top"/>
          </w:tcPr>
          <w:p w14:paraId="44DCF8EB" w14:textId="77777777" w:rsidR="00163631" w:rsidRDefault="00163631" w:rsidP="00491499">
            <w:pPr>
              <w:pStyle w:val="APA-texto"/>
              <w:ind w:firstLine="0"/>
              <w:rPr>
                <w:lang w:val="en-US"/>
              </w:rPr>
            </w:pPr>
            <w:r w:rsidRPr="00E95F41">
              <w:rPr>
                <w:lang w:val="en-US"/>
              </w:rPr>
              <w:t>All design that included pretest, posttest, and multiple comparison groups (e.g., multiple baseline profiles)</w:t>
            </w:r>
          </w:p>
          <w:p w14:paraId="3B6E85CA" w14:textId="1ED74E21" w:rsidR="009D706C" w:rsidRPr="00E95F41" w:rsidRDefault="009D706C" w:rsidP="00491499">
            <w:pPr>
              <w:pStyle w:val="APA-texto"/>
              <w:ind w:firstLine="0"/>
              <w:rPr>
                <w:lang w:val="en-US"/>
              </w:rPr>
            </w:pPr>
          </w:p>
        </w:tc>
      </w:tr>
      <w:tr w:rsidR="00163631" w:rsidRPr="00E95F41" w14:paraId="237D2C73" w14:textId="77777777" w:rsidTr="009D706C">
        <w:tc>
          <w:tcPr>
            <w:tcW w:w="2340" w:type="dxa"/>
            <w:vMerge/>
            <w:vAlign w:val="top"/>
          </w:tcPr>
          <w:p w14:paraId="5D3A0D69" w14:textId="77777777" w:rsidR="00163631" w:rsidRPr="00E95F41" w:rsidRDefault="00163631" w:rsidP="00491499">
            <w:pPr>
              <w:pStyle w:val="APA-texto"/>
              <w:ind w:firstLine="0"/>
              <w:rPr>
                <w:lang w:val="en-US"/>
              </w:rPr>
            </w:pPr>
          </w:p>
        </w:tc>
        <w:tc>
          <w:tcPr>
            <w:tcW w:w="2340" w:type="dxa"/>
            <w:vMerge/>
            <w:vAlign w:val="top"/>
          </w:tcPr>
          <w:p w14:paraId="17216F81" w14:textId="77777777" w:rsidR="00163631" w:rsidRPr="00E95F41" w:rsidRDefault="00163631" w:rsidP="00491499">
            <w:pPr>
              <w:pStyle w:val="APA-texto"/>
              <w:ind w:firstLine="0"/>
              <w:rPr>
                <w:lang w:val="en-US"/>
              </w:rPr>
            </w:pPr>
          </w:p>
        </w:tc>
        <w:tc>
          <w:tcPr>
            <w:tcW w:w="2340" w:type="dxa"/>
            <w:vAlign w:val="top"/>
          </w:tcPr>
          <w:p w14:paraId="63AF2147" w14:textId="77777777" w:rsidR="00163631" w:rsidRPr="00E95F41" w:rsidRDefault="00163631" w:rsidP="009D706C">
            <w:pPr>
              <w:pStyle w:val="APA-texto"/>
              <w:ind w:firstLine="0"/>
              <w:rPr>
                <w:lang w:val="en-US"/>
              </w:rPr>
            </w:pPr>
            <w:r w:rsidRPr="00E95F41">
              <w:rPr>
                <w:lang w:val="en-US"/>
              </w:rPr>
              <w:t>Pretest-posttest design with multiple experimental groups</w:t>
            </w:r>
          </w:p>
        </w:tc>
        <w:tc>
          <w:tcPr>
            <w:tcW w:w="2340" w:type="dxa"/>
            <w:vAlign w:val="top"/>
          </w:tcPr>
          <w:p w14:paraId="586BC806" w14:textId="77777777" w:rsidR="00163631" w:rsidRDefault="00163631" w:rsidP="009D706C">
            <w:pPr>
              <w:pStyle w:val="APA-texto"/>
              <w:ind w:firstLine="0"/>
              <w:rPr>
                <w:lang w:val="en-US"/>
              </w:rPr>
            </w:pPr>
            <w:r w:rsidRPr="00E95F41">
              <w:rPr>
                <w:lang w:val="en-US"/>
              </w:rPr>
              <w:t>All design that included pretest, posttest, and multiple experimental groups (e.g., various technology-based interventions were tested)</w:t>
            </w:r>
          </w:p>
          <w:p w14:paraId="509C9E99" w14:textId="6C461A4C" w:rsidR="009D706C" w:rsidRPr="00E95F41" w:rsidRDefault="009D706C" w:rsidP="009D706C">
            <w:pPr>
              <w:pStyle w:val="APA-texto"/>
              <w:ind w:firstLine="0"/>
              <w:rPr>
                <w:lang w:val="en-US"/>
              </w:rPr>
            </w:pPr>
          </w:p>
        </w:tc>
      </w:tr>
      <w:tr w:rsidR="007A038B" w:rsidRPr="00E95F41" w14:paraId="2216FFF9" w14:textId="77777777" w:rsidTr="00491499">
        <w:tc>
          <w:tcPr>
            <w:tcW w:w="2340" w:type="dxa"/>
            <w:vAlign w:val="top"/>
          </w:tcPr>
          <w:p w14:paraId="712C1114" w14:textId="77777777" w:rsidR="007A038B" w:rsidRPr="00E95F41" w:rsidRDefault="007A038B" w:rsidP="00491499">
            <w:pPr>
              <w:pStyle w:val="APA-texto"/>
              <w:ind w:firstLine="0"/>
              <w:rPr>
                <w:lang w:val="en-US"/>
              </w:rPr>
            </w:pPr>
          </w:p>
        </w:tc>
        <w:tc>
          <w:tcPr>
            <w:tcW w:w="2340" w:type="dxa"/>
            <w:vAlign w:val="top"/>
          </w:tcPr>
          <w:p w14:paraId="42981CF5" w14:textId="77777777" w:rsidR="007A038B" w:rsidRPr="00E95F41" w:rsidRDefault="007A038B" w:rsidP="00491499">
            <w:pPr>
              <w:pStyle w:val="APA-texto"/>
              <w:ind w:firstLine="0"/>
              <w:rPr>
                <w:lang w:val="en-US"/>
              </w:rPr>
            </w:pPr>
          </w:p>
        </w:tc>
        <w:tc>
          <w:tcPr>
            <w:tcW w:w="2340" w:type="dxa"/>
            <w:vAlign w:val="top"/>
          </w:tcPr>
          <w:p w14:paraId="04EF3372" w14:textId="77777777" w:rsidR="007A038B" w:rsidRDefault="007A038B" w:rsidP="00491499">
            <w:pPr>
              <w:rPr>
                <w:rFonts w:eastAsia="Times New Roman"/>
                <w:color w:val="000000"/>
                <w:lang w:val="en-US"/>
              </w:rPr>
            </w:pPr>
            <w:r w:rsidRPr="00B433D8">
              <w:rPr>
                <w:rFonts w:eastAsia="Times New Roman"/>
                <w:color w:val="000000"/>
                <w:lang w:val="en-US"/>
              </w:rPr>
              <w:t>Randomized control trial with pretest-posttest</w:t>
            </w:r>
          </w:p>
          <w:p w14:paraId="609BC409" w14:textId="49560AF5" w:rsidR="007A038B" w:rsidRPr="00E95F41" w:rsidRDefault="007A038B" w:rsidP="00491499">
            <w:pPr>
              <w:rPr>
                <w:lang w:val="en-US"/>
              </w:rPr>
            </w:pPr>
          </w:p>
        </w:tc>
        <w:tc>
          <w:tcPr>
            <w:tcW w:w="2340" w:type="dxa"/>
            <w:vAlign w:val="top"/>
          </w:tcPr>
          <w:p w14:paraId="0AB66728" w14:textId="77777777" w:rsidR="007A038B" w:rsidRDefault="007A038B" w:rsidP="00491499">
            <w:pPr>
              <w:pStyle w:val="APA-texto"/>
              <w:ind w:firstLine="0"/>
              <w:rPr>
                <w:lang w:val="en-US"/>
              </w:rPr>
            </w:pPr>
            <w:r>
              <w:rPr>
                <w:lang w:val="en-US"/>
              </w:rPr>
              <w:t>Studies that explicitly stated being a randomized control trial</w:t>
            </w:r>
          </w:p>
          <w:p w14:paraId="52BC6FB9" w14:textId="151611D2" w:rsidR="009D706C" w:rsidRPr="00E95F41" w:rsidRDefault="009D706C" w:rsidP="00491499">
            <w:pPr>
              <w:pStyle w:val="APA-texto"/>
              <w:ind w:firstLine="0"/>
              <w:rPr>
                <w:lang w:val="en-US"/>
              </w:rPr>
            </w:pPr>
          </w:p>
        </w:tc>
      </w:tr>
      <w:tr w:rsidR="00163631" w:rsidRPr="00E95F41" w14:paraId="43D0EC35" w14:textId="77777777" w:rsidTr="00491499">
        <w:tc>
          <w:tcPr>
            <w:tcW w:w="2340" w:type="dxa"/>
            <w:vMerge w:val="restart"/>
            <w:vAlign w:val="top"/>
          </w:tcPr>
          <w:p w14:paraId="141EFB97" w14:textId="77777777" w:rsidR="00163631" w:rsidRPr="00E95F41" w:rsidRDefault="00163631" w:rsidP="00491499">
            <w:pPr>
              <w:pStyle w:val="APA-texto"/>
              <w:ind w:firstLine="0"/>
              <w:rPr>
                <w:lang w:val="en-US"/>
              </w:rPr>
            </w:pPr>
            <w:r w:rsidRPr="00E95F41">
              <w:rPr>
                <w:lang w:val="en-US"/>
              </w:rPr>
              <w:lastRenderedPageBreak/>
              <w:t>Methods and findings</w:t>
            </w:r>
          </w:p>
        </w:tc>
        <w:tc>
          <w:tcPr>
            <w:tcW w:w="2340" w:type="dxa"/>
            <w:vMerge w:val="restart"/>
            <w:vAlign w:val="top"/>
          </w:tcPr>
          <w:p w14:paraId="03A69219" w14:textId="77777777" w:rsidR="00163631" w:rsidRPr="00E95F41" w:rsidRDefault="00163631" w:rsidP="00491499">
            <w:pPr>
              <w:pStyle w:val="APA-texto"/>
              <w:ind w:firstLine="0"/>
              <w:rPr>
                <w:lang w:val="en-US"/>
              </w:rPr>
            </w:pPr>
            <w:r w:rsidRPr="00E95F41">
              <w:rPr>
                <w:lang w:val="en-US"/>
              </w:rPr>
              <w:t>Reading skills</w:t>
            </w:r>
          </w:p>
        </w:tc>
        <w:tc>
          <w:tcPr>
            <w:tcW w:w="2340" w:type="dxa"/>
            <w:vAlign w:val="top"/>
          </w:tcPr>
          <w:p w14:paraId="283F6C13" w14:textId="77777777" w:rsidR="00163631" w:rsidRPr="00E95F41" w:rsidRDefault="00163631" w:rsidP="00491499">
            <w:pPr>
              <w:pStyle w:val="APA-texto"/>
              <w:ind w:firstLine="0"/>
              <w:rPr>
                <w:lang w:val="en-US"/>
              </w:rPr>
            </w:pPr>
            <w:r w:rsidRPr="00E95F41">
              <w:rPr>
                <w:lang w:val="en-US"/>
              </w:rPr>
              <w:t xml:space="preserve">Phonological skills </w:t>
            </w:r>
          </w:p>
        </w:tc>
        <w:tc>
          <w:tcPr>
            <w:tcW w:w="2340" w:type="dxa"/>
            <w:vAlign w:val="top"/>
          </w:tcPr>
          <w:p w14:paraId="21945DC6" w14:textId="77777777" w:rsidR="00163631" w:rsidRDefault="00163631" w:rsidP="00491499">
            <w:pPr>
              <w:pStyle w:val="APA-texto"/>
              <w:ind w:firstLine="0"/>
              <w:rPr>
                <w:lang w:val="en-US"/>
              </w:rPr>
            </w:pPr>
            <w:r w:rsidRPr="00E95F41">
              <w:rPr>
                <w:lang w:val="en-US"/>
              </w:rPr>
              <w:t>Skills that required phonological processing (e.g., phonemic awareness, phonological awareness)</w:t>
            </w:r>
          </w:p>
          <w:p w14:paraId="2421E813" w14:textId="12A0100C" w:rsidR="009D706C" w:rsidRPr="00E95F41" w:rsidRDefault="009D706C" w:rsidP="00491499">
            <w:pPr>
              <w:pStyle w:val="APA-texto"/>
              <w:ind w:firstLine="0"/>
              <w:rPr>
                <w:lang w:val="en-US"/>
              </w:rPr>
            </w:pPr>
          </w:p>
        </w:tc>
      </w:tr>
      <w:tr w:rsidR="00163631" w:rsidRPr="00E95F41" w14:paraId="6B9CEB20" w14:textId="77777777" w:rsidTr="00491499">
        <w:tc>
          <w:tcPr>
            <w:tcW w:w="2340" w:type="dxa"/>
            <w:vMerge/>
            <w:vAlign w:val="top"/>
          </w:tcPr>
          <w:p w14:paraId="410275C9" w14:textId="77777777" w:rsidR="00163631" w:rsidRPr="00E95F41" w:rsidRDefault="00163631" w:rsidP="00491499">
            <w:pPr>
              <w:pStyle w:val="APA-texto"/>
              <w:ind w:firstLine="0"/>
              <w:rPr>
                <w:lang w:val="en-US"/>
              </w:rPr>
            </w:pPr>
          </w:p>
        </w:tc>
        <w:tc>
          <w:tcPr>
            <w:tcW w:w="2340" w:type="dxa"/>
            <w:vMerge/>
            <w:vAlign w:val="top"/>
          </w:tcPr>
          <w:p w14:paraId="166D7345" w14:textId="77777777" w:rsidR="00163631" w:rsidRPr="00E95F41" w:rsidRDefault="00163631" w:rsidP="00491499">
            <w:pPr>
              <w:pStyle w:val="APA-texto"/>
              <w:ind w:firstLine="0"/>
              <w:rPr>
                <w:lang w:val="en-US"/>
              </w:rPr>
            </w:pPr>
          </w:p>
        </w:tc>
        <w:tc>
          <w:tcPr>
            <w:tcW w:w="2340" w:type="dxa"/>
            <w:vAlign w:val="top"/>
          </w:tcPr>
          <w:p w14:paraId="7FEBC9F9" w14:textId="77777777" w:rsidR="00163631" w:rsidRPr="00E95F41" w:rsidRDefault="00163631" w:rsidP="00491499">
            <w:pPr>
              <w:pStyle w:val="APA-texto"/>
              <w:ind w:firstLine="0"/>
              <w:rPr>
                <w:lang w:val="en-US"/>
              </w:rPr>
            </w:pPr>
            <w:r w:rsidRPr="00E95F41">
              <w:rPr>
                <w:lang w:val="en-US"/>
              </w:rPr>
              <w:t>Word reading</w:t>
            </w:r>
          </w:p>
        </w:tc>
        <w:tc>
          <w:tcPr>
            <w:tcW w:w="2340" w:type="dxa"/>
            <w:vAlign w:val="top"/>
          </w:tcPr>
          <w:p w14:paraId="100B2990" w14:textId="77777777" w:rsidR="00163631" w:rsidRDefault="00163631" w:rsidP="00491499">
            <w:pPr>
              <w:pStyle w:val="APA-texto"/>
              <w:ind w:firstLine="0"/>
              <w:rPr>
                <w:lang w:val="en-US"/>
              </w:rPr>
            </w:pPr>
            <w:r w:rsidRPr="00E95F41">
              <w:rPr>
                <w:lang w:val="en-US"/>
              </w:rPr>
              <w:t>Skills that required reading or recognizing words</w:t>
            </w:r>
          </w:p>
          <w:p w14:paraId="13B0403C" w14:textId="53DE3E5C" w:rsidR="009D706C" w:rsidRPr="00E95F41" w:rsidRDefault="009D706C" w:rsidP="00491499">
            <w:pPr>
              <w:pStyle w:val="APA-texto"/>
              <w:ind w:firstLine="0"/>
              <w:rPr>
                <w:lang w:val="en-US"/>
              </w:rPr>
            </w:pPr>
          </w:p>
        </w:tc>
      </w:tr>
      <w:tr w:rsidR="00163631" w:rsidRPr="00E95F41" w14:paraId="3FEFB65F" w14:textId="77777777" w:rsidTr="00491499">
        <w:tc>
          <w:tcPr>
            <w:tcW w:w="2340" w:type="dxa"/>
            <w:vMerge/>
            <w:vAlign w:val="top"/>
          </w:tcPr>
          <w:p w14:paraId="7DF526B4" w14:textId="77777777" w:rsidR="00163631" w:rsidRPr="00E95F41" w:rsidRDefault="00163631" w:rsidP="00491499">
            <w:pPr>
              <w:pStyle w:val="APA-texto"/>
              <w:ind w:firstLine="0"/>
              <w:rPr>
                <w:lang w:val="en-US"/>
              </w:rPr>
            </w:pPr>
          </w:p>
        </w:tc>
        <w:tc>
          <w:tcPr>
            <w:tcW w:w="2340" w:type="dxa"/>
            <w:vMerge/>
            <w:vAlign w:val="top"/>
          </w:tcPr>
          <w:p w14:paraId="40DABFCD" w14:textId="77777777" w:rsidR="00163631" w:rsidRPr="00E95F41" w:rsidRDefault="00163631" w:rsidP="00491499">
            <w:pPr>
              <w:pStyle w:val="APA-texto"/>
              <w:ind w:firstLine="0"/>
              <w:rPr>
                <w:lang w:val="en-US"/>
              </w:rPr>
            </w:pPr>
          </w:p>
        </w:tc>
        <w:tc>
          <w:tcPr>
            <w:tcW w:w="2340" w:type="dxa"/>
            <w:vAlign w:val="top"/>
          </w:tcPr>
          <w:p w14:paraId="22FCF16B" w14:textId="77777777" w:rsidR="00163631" w:rsidRPr="00E95F41" w:rsidRDefault="00163631" w:rsidP="00491499">
            <w:pPr>
              <w:pStyle w:val="APA-texto"/>
              <w:ind w:firstLine="0"/>
              <w:rPr>
                <w:lang w:val="en-US"/>
              </w:rPr>
            </w:pPr>
            <w:r w:rsidRPr="00E95F41">
              <w:rPr>
                <w:lang w:val="en-US"/>
              </w:rPr>
              <w:t>Phonics</w:t>
            </w:r>
          </w:p>
        </w:tc>
        <w:tc>
          <w:tcPr>
            <w:tcW w:w="2340" w:type="dxa"/>
            <w:vAlign w:val="top"/>
          </w:tcPr>
          <w:p w14:paraId="7D25110A" w14:textId="77777777" w:rsidR="00163631" w:rsidRDefault="00163631" w:rsidP="00491499">
            <w:pPr>
              <w:pStyle w:val="APA-texto"/>
              <w:ind w:firstLine="0"/>
              <w:rPr>
                <w:lang w:val="en-US"/>
              </w:rPr>
            </w:pPr>
            <w:r w:rsidRPr="00E95F41">
              <w:rPr>
                <w:lang w:val="en-US"/>
              </w:rPr>
              <w:t>Skills that required the integration or knowledge about grapheme and phoneme</w:t>
            </w:r>
          </w:p>
          <w:p w14:paraId="5CC65675" w14:textId="1746407F" w:rsidR="009D706C" w:rsidRPr="00E95F41" w:rsidRDefault="009D706C" w:rsidP="00491499">
            <w:pPr>
              <w:pStyle w:val="APA-texto"/>
              <w:ind w:firstLine="0"/>
              <w:rPr>
                <w:lang w:val="en-US"/>
              </w:rPr>
            </w:pPr>
          </w:p>
        </w:tc>
      </w:tr>
      <w:tr w:rsidR="00163631" w:rsidRPr="00E95F41" w14:paraId="013A9CB6" w14:textId="77777777" w:rsidTr="00491499">
        <w:tc>
          <w:tcPr>
            <w:tcW w:w="2340" w:type="dxa"/>
            <w:vMerge/>
            <w:vAlign w:val="top"/>
          </w:tcPr>
          <w:p w14:paraId="6A343B9E" w14:textId="77777777" w:rsidR="00163631" w:rsidRPr="00E95F41" w:rsidRDefault="00163631" w:rsidP="00491499">
            <w:pPr>
              <w:pStyle w:val="APA-texto"/>
              <w:ind w:firstLine="0"/>
              <w:rPr>
                <w:lang w:val="en-US"/>
              </w:rPr>
            </w:pPr>
          </w:p>
        </w:tc>
        <w:tc>
          <w:tcPr>
            <w:tcW w:w="2340" w:type="dxa"/>
            <w:vMerge/>
            <w:vAlign w:val="top"/>
          </w:tcPr>
          <w:p w14:paraId="70E005D2" w14:textId="77777777" w:rsidR="00163631" w:rsidRPr="00E95F41" w:rsidRDefault="00163631" w:rsidP="00491499">
            <w:pPr>
              <w:pStyle w:val="APA-texto"/>
              <w:ind w:firstLine="0"/>
              <w:rPr>
                <w:lang w:val="en-US"/>
              </w:rPr>
            </w:pPr>
          </w:p>
        </w:tc>
        <w:tc>
          <w:tcPr>
            <w:tcW w:w="2340" w:type="dxa"/>
            <w:vAlign w:val="top"/>
          </w:tcPr>
          <w:p w14:paraId="5D4C38EE" w14:textId="77777777" w:rsidR="00163631" w:rsidRPr="00E95F41" w:rsidRDefault="00163631" w:rsidP="00491499">
            <w:pPr>
              <w:pStyle w:val="APA-texto"/>
              <w:ind w:firstLine="0"/>
              <w:rPr>
                <w:lang w:val="en-US"/>
              </w:rPr>
            </w:pPr>
            <w:r w:rsidRPr="00E95F41">
              <w:rPr>
                <w:lang w:val="en-US"/>
              </w:rPr>
              <w:t>Reading: Otherwise not specified</w:t>
            </w:r>
          </w:p>
        </w:tc>
        <w:tc>
          <w:tcPr>
            <w:tcW w:w="2340" w:type="dxa"/>
            <w:vAlign w:val="top"/>
          </w:tcPr>
          <w:p w14:paraId="5030F52D" w14:textId="77777777" w:rsidR="00163631" w:rsidRPr="00E95F41" w:rsidRDefault="00163631" w:rsidP="00491499">
            <w:pPr>
              <w:pStyle w:val="APA-texto"/>
              <w:ind w:firstLine="0"/>
              <w:rPr>
                <w:lang w:val="en-US"/>
              </w:rPr>
            </w:pPr>
            <w:r w:rsidRPr="00E95F41">
              <w:rPr>
                <w:lang w:val="en-US"/>
              </w:rPr>
              <w:t>No specific skill was identified</w:t>
            </w:r>
          </w:p>
        </w:tc>
      </w:tr>
    </w:tbl>
    <w:p w14:paraId="1C574C03" w14:textId="77777777" w:rsidR="000C0A96" w:rsidRPr="00E95F41" w:rsidRDefault="000C0A96" w:rsidP="000E0670">
      <w:pPr>
        <w:pStyle w:val="Heading2"/>
        <w:tabs>
          <w:tab w:val="left" w:pos="4680"/>
        </w:tabs>
        <w:rPr>
          <w:lang w:val="en-US"/>
        </w:rPr>
      </w:pPr>
    </w:p>
    <w:p w14:paraId="08D1B228" w14:textId="50606032" w:rsidR="00B94C99" w:rsidRPr="00E95F41" w:rsidRDefault="0066569F" w:rsidP="000E0670">
      <w:pPr>
        <w:pStyle w:val="Heading2"/>
        <w:tabs>
          <w:tab w:val="left" w:pos="4680"/>
        </w:tabs>
        <w:rPr>
          <w:lang w:val="en-US"/>
        </w:rPr>
      </w:pPr>
      <w:r w:rsidRPr="00E95F41">
        <w:rPr>
          <w:lang w:val="en-US"/>
        </w:rPr>
        <w:t>Cognitive c</w:t>
      </w:r>
      <w:r w:rsidR="00B94C99" w:rsidRPr="00E95F41">
        <w:rPr>
          <w:lang w:val="en-US"/>
        </w:rPr>
        <w:t>omponent</w:t>
      </w:r>
    </w:p>
    <w:p w14:paraId="2AA8709D" w14:textId="0033189C" w:rsidR="004C57AA" w:rsidRPr="00E95F41" w:rsidRDefault="004C57AA" w:rsidP="0043087E">
      <w:pPr>
        <w:ind w:firstLine="720"/>
        <w:rPr>
          <w:lang w:val="en-US"/>
        </w:rPr>
      </w:pPr>
      <w:r w:rsidRPr="00E95F41">
        <w:rPr>
          <w:lang w:val="en-US"/>
        </w:rPr>
        <w:t>Cognition</w:t>
      </w:r>
      <w:r w:rsidR="00D86754" w:rsidRPr="00E95F41">
        <w:rPr>
          <w:lang w:val="en-US"/>
        </w:rPr>
        <w:t xml:space="preserve"> comprises the</w:t>
      </w:r>
      <w:r w:rsidRPr="00E95F41">
        <w:rPr>
          <w:lang w:val="en-US"/>
        </w:rPr>
        <w:t xml:space="preserve"> underlying </w:t>
      </w:r>
      <w:r w:rsidR="00D86754" w:rsidRPr="00E95F41">
        <w:rPr>
          <w:lang w:val="en-US"/>
        </w:rPr>
        <w:t xml:space="preserve">mental </w:t>
      </w:r>
      <w:r w:rsidRPr="00E95F41">
        <w:rPr>
          <w:lang w:val="en-US"/>
        </w:rPr>
        <w:t>processes by which we learn</w:t>
      </w:r>
      <w:r w:rsidR="005A6EEC" w:rsidRPr="00E95F41">
        <w:rPr>
          <w:lang w:val="en-US"/>
        </w:rPr>
        <w:t>,</w:t>
      </w:r>
      <w:r w:rsidRPr="00E95F41">
        <w:rPr>
          <w:lang w:val="en-US"/>
        </w:rPr>
        <w:t xml:space="preserve"> and research has established an intricate and direct </w:t>
      </w:r>
      <w:r w:rsidR="003E2AA5" w:rsidRPr="00E95F41">
        <w:rPr>
          <w:lang w:val="en-US"/>
        </w:rPr>
        <w:t xml:space="preserve">and indirect </w:t>
      </w:r>
      <w:r w:rsidRPr="00E95F41">
        <w:rPr>
          <w:lang w:val="en-US"/>
        </w:rPr>
        <w:t>relationship between cognitive processes and reading skills.</w:t>
      </w:r>
      <w:r w:rsidR="00812C63" w:rsidRPr="00E95F41">
        <w:rPr>
          <w:lang w:val="en-US"/>
        </w:rPr>
        <w:t xml:space="preserve"> </w:t>
      </w:r>
      <w:r w:rsidR="00952A79" w:rsidRPr="00E95F41">
        <w:rPr>
          <w:lang w:val="en-US"/>
        </w:rPr>
        <w:t>T</w:t>
      </w:r>
      <w:r w:rsidR="00812C63" w:rsidRPr="00E95F41">
        <w:rPr>
          <w:lang w:val="en-US"/>
        </w:rPr>
        <w:t xml:space="preserve">he original plan for this review was to </w:t>
      </w:r>
      <w:r w:rsidR="00C53E3A" w:rsidRPr="00E95F41">
        <w:rPr>
          <w:lang w:val="en-US"/>
        </w:rPr>
        <w:t>identify</w:t>
      </w:r>
      <w:r w:rsidR="00812C63" w:rsidRPr="00E95F41">
        <w:rPr>
          <w:lang w:val="en-US"/>
        </w:rPr>
        <w:t xml:space="preserve"> the cognitive processes that reading interventions addressed or considered</w:t>
      </w:r>
      <w:r w:rsidR="00F526EC" w:rsidRPr="00E95F41">
        <w:rPr>
          <w:lang w:val="en-US"/>
        </w:rPr>
        <w:t xml:space="preserve"> because from a neuropsychological perspective, this provides the best rationale for designing academic interventions</w:t>
      </w:r>
      <w:r w:rsidR="00E070FF" w:rsidRPr="00E95F41">
        <w:rPr>
          <w:lang w:val="en-US"/>
        </w:rPr>
        <w:t xml:space="preserve"> </w:t>
      </w:r>
      <w:r w:rsidR="00E070FF" w:rsidRPr="00E95F41">
        <w:rPr>
          <w:b/>
          <w:color w:val="000000" w:themeColor="text1"/>
          <w:szCs w:val="24"/>
          <w:lang w:val="en-US"/>
        </w:rPr>
        <w:fldChar w:fldCharType="begin" w:fldLock="1"/>
      </w:r>
      <w:r w:rsidR="006B12ED">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Feifer, Kaufman, &amp; Kaufman, 2011)","plainTextFormattedCitation":"(Feifer, Kaufman, &amp; Kaufman, 2011)","previouslyFormattedCitation":"(Feifer, Kaufman, &amp; Kaufman, 2011)"},"properties":{"noteIndex":0},"schema":"https://github.com/citation-style-language/schema/raw/master/csl-citation.json"}</w:instrText>
      </w:r>
      <w:r w:rsidR="00E070FF" w:rsidRPr="00E95F41">
        <w:rPr>
          <w:b/>
          <w:color w:val="000000" w:themeColor="text1"/>
          <w:szCs w:val="24"/>
          <w:lang w:val="en-US"/>
        </w:rPr>
        <w:fldChar w:fldCharType="separate"/>
      </w:r>
      <w:r w:rsidR="00E070FF" w:rsidRPr="00E95F41">
        <w:rPr>
          <w:noProof/>
          <w:color w:val="000000" w:themeColor="text1"/>
          <w:szCs w:val="24"/>
          <w:lang w:val="en-US"/>
        </w:rPr>
        <w:t>(Feifer, Kaufman, &amp; Kaufman, 2011)</w:t>
      </w:r>
      <w:r w:rsidR="00E070FF" w:rsidRPr="00E95F41">
        <w:rPr>
          <w:b/>
          <w:color w:val="000000" w:themeColor="text1"/>
          <w:szCs w:val="24"/>
          <w:lang w:val="en-US"/>
        </w:rPr>
        <w:fldChar w:fldCharType="end"/>
      </w:r>
      <w:r w:rsidR="00812C63" w:rsidRPr="00E95F41">
        <w:rPr>
          <w:lang w:val="en-US"/>
        </w:rPr>
        <w:t>.</w:t>
      </w:r>
      <w:r w:rsidR="00E2502A" w:rsidRPr="00E95F41">
        <w:rPr>
          <w:lang w:val="en-US"/>
        </w:rPr>
        <w:t xml:space="preserve"> However, only one study was identified which addresses cognitive processes </w:t>
      </w:r>
      <w:r w:rsidR="00537ACE" w:rsidRPr="00E95F41">
        <w:rPr>
          <w:lang w:val="en-US"/>
        </w:rPr>
        <w:t xml:space="preserve">in the process of improving </w:t>
      </w:r>
      <w:r w:rsidR="004C4622" w:rsidRPr="00E95F41">
        <w:rPr>
          <w:lang w:val="en-US"/>
        </w:rPr>
        <w:t>reading skills</w:t>
      </w:r>
      <w:r w:rsidR="00537ACE" w:rsidRPr="00E95F41">
        <w:rPr>
          <w:lang w:val="en-US"/>
        </w:rPr>
        <w:t xml:space="preserve"> through intervention</w:t>
      </w:r>
      <w:r w:rsidR="004C4622" w:rsidRPr="00E95F41">
        <w:rPr>
          <w:lang w:val="en-US"/>
        </w:rPr>
        <w:t>.</w:t>
      </w:r>
      <w:r w:rsidR="008635F6" w:rsidRPr="00E95F41">
        <w:rPr>
          <w:lang w:val="en-US"/>
        </w:rPr>
        <w:t xml:space="preserve"> For this reason, the results of this study will be comple</w:t>
      </w:r>
      <w:r w:rsidR="008F3359" w:rsidRPr="00E95F41">
        <w:rPr>
          <w:lang w:val="en-US"/>
        </w:rPr>
        <w:t>mented</w:t>
      </w:r>
      <w:r w:rsidR="008635F6" w:rsidRPr="00E95F41">
        <w:rPr>
          <w:lang w:val="en-US"/>
        </w:rPr>
        <w:t xml:space="preserve"> by a discussion of how cognitive processes are related to reading skills</w:t>
      </w:r>
      <w:r w:rsidR="00C030A2" w:rsidRPr="00E95F41">
        <w:rPr>
          <w:lang w:val="en-US"/>
        </w:rPr>
        <w:t xml:space="preserve"> with the aim of providing information that will aid in the develop</w:t>
      </w:r>
      <w:r w:rsidR="008F3359" w:rsidRPr="00E95F41">
        <w:rPr>
          <w:lang w:val="en-US"/>
        </w:rPr>
        <w:t>ment</w:t>
      </w:r>
      <w:r w:rsidR="00EF07B8" w:rsidRPr="00E95F41">
        <w:rPr>
          <w:lang w:val="en-US"/>
        </w:rPr>
        <w:t xml:space="preserve"> of</w:t>
      </w:r>
      <w:r w:rsidR="00C030A2" w:rsidRPr="00E95F41">
        <w:rPr>
          <w:lang w:val="en-US"/>
        </w:rPr>
        <w:t xml:space="preserve"> reading interventions that take into consideration the cognitive mechanisms that underlie these.</w:t>
      </w:r>
    </w:p>
    <w:p w14:paraId="4530FA2D" w14:textId="06B680F3" w:rsidR="004B407C" w:rsidRPr="00E95F41" w:rsidRDefault="005279E1" w:rsidP="0043087E">
      <w:pPr>
        <w:ind w:firstLine="720"/>
        <w:rPr>
          <w:lang w:val="en-US"/>
        </w:rPr>
      </w:pPr>
      <w:r w:rsidRPr="00E95F41">
        <w:rPr>
          <w:lang w:val="en-US"/>
        </w:rPr>
        <w:t xml:space="preserve">The study by </w:t>
      </w:r>
      <w:r w:rsidR="006B12ED">
        <w:rPr>
          <w:lang w:val="en-US"/>
        </w:rPr>
        <w:fldChar w:fldCharType="begin" w:fldLock="1"/>
      </w:r>
      <w:r w:rsidR="006B12ED">
        <w:rPr>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plainTextFormattedCitation":"(Messer &amp; Nash, 2018)","previouslyFormattedCitation":"(Messer &amp; Nash, 2018)"},"properties":{"noteIndex":0},"schema":"https://github.com/citation-style-language/schema/raw/master/csl-citation.json"}</w:instrText>
      </w:r>
      <w:r w:rsidR="006B12ED">
        <w:rPr>
          <w:lang w:val="en-US"/>
        </w:rPr>
        <w:fldChar w:fldCharType="separate"/>
      </w:r>
      <w:r w:rsidR="006B12ED" w:rsidRPr="006B12ED">
        <w:rPr>
          <w:noProof/>
          <w:lang w:val="en-US"/>
        </w:rPr>
        <w:t>(Messer &amp; Nash, 2018)</w:t>
      </w:r>
      <w:r w:rsidR="006B12ED">
        <w:rPr>
          <w:lang w:val="en-US"/>
        </w:rPr>
        <w:fldChar w:fldCharType="end"/>
      </w:r>
      <w:r w:rsidR="006B12ED">
        <w:rPr>
          <w:lang w:val="en-US"/>
        </w:rPr>
        <w:t xml:space="preserve"> </w:t>
      </w:r>
      <w:r w:rsidR="00F606DD" w:rsidRPr="00E95F41">
        <w:rPr>
          <w:lang w:val="en-US"/>
        </w:rPr>
        <w:t>tested the effects of the Trainertext intervention on working memory and phonological short-term memory</w:t>
      </w:r>
      <w:r w:rsidR="004F6DB8" w:rsidRPr="00E95F41">
        <w:rPr>
          <w:lang w:val="en-US"/>
        </w:rPr>
        <w:t xml:space="preserve"> and basic reading skills. </w:t>
      </w:r>
      <w:r w:rsidR="00CA3D50" w:rsidRPr="00E95F41">
        <w:rPr>
          <w:lang w:val="en-US"/>
        </w:rPr>
        <w:t xml:space="preserve">The findings </w:t>
      </w:r>
      <w:r w:rsidR="00CA3D50" w:rsidRPr="00E95F41">
        <w:rPr>
          <w:lang w:val="en-US"/>
        </w:rPr>
        <w:lastRenderedPageBreak/>
        <w:t>show a medium effect (d = .65 - .69)</w:t>
      </w:r>
      <w:r w:rsidR="00424D0C" w:rsidRPr="00E95F41">
        <w:rPr>
          <w:lang w:val="en-US"/>
        </w:rPr>
        <w:t xml:space="preserve"> on these cognitive processes and a small to large effect (d = .27 - .97) on reading fluency and spelling.</w:t>
      </w:r>
      <w:r w:rsidR="007E5A45" w:rsidRPr="00E95F41">
        <w:rPr>
          <w:lang w:val="en-US"/>
        </w:rPr>
        <w:t xml:space="preserve"> The findings suggest that the intervention, efficacious at improving working memory, phonological short-term memory, reading fluency, and spelling skills.</w:t>
      </w:r>
    </w:p>
    <w:p w14:paraId="580573D2" w14:textId="2AACC4AC" w:rsidR="00C94862" w:rsidRPr="00E95F41" w:rsidRDefault="00DF0613" w:rsidP="00C94862">
      <w:pPr>
        <w:ind w:firstLine="720"/>
        <w:rPr>
          <w:rFonts w:eastAsia="Times New Roman"/>
          <w:szCs w:val="24"/>
          <w:lang w:val="en-US"/>
        </w:rPr>
      </w:pPr>
      <w:r w:rsidRPr="00E95F41">
        <w:rPr>
          <w:rFonts w:eastAsia="Times New Roman"/>
          <w:szCs w:val="24"/>
          <w:lang w:val="en-US"/>
        </w:rPr>
        <w:t>Research on cognition and reading has identified several cognitive processes that are vital to the development of reading skills. This research and how these particular cognitive processes support reading is discussed.</w:t>
      </w:r>
      <w:r w:rsidR="00D02582" w:rsidRPr="00E95F41">
        <w:rPr>
          <w:rFonts w:eastAsia="Times New Roman"/>
          <w:szCs w:val="24"/>
          <w:lang w:val="en-US"/>
        </w:rPr>
        <w:t xml:space="preserve"> </w:t>
      </w:r>
      <w:r w:rsidR="00C94862" w:rsidRPr="00E95F41">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111/j.1467-9450.2010.00808.x","ISBN":"0036-5564","ISSN":"00365564","PMID":"20338015","abstract":"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author":[{"dropping-particle":"","family":"Beneventi","given":"H.","non-dropping-particle":"","parse-names":false,"suffix":""},{"dropping-particle":"","family":"Tønnessen","given":"f. e.","non-dropping-particle":"","parse-names":false,"suffix":""},{"dropping-particle":"","family":"Ersland","given":"L.","non-dropping-particle":"","parse-names":false,"suffix":""},{"dropping-particle":"","family":"Hugdahl","given":"K","non-dropping-particle":"","parse-names":false,"suffix":""}],"container-title":"Scandinavian Journal of Psychology","id":"ITEM-1","issue":"3","issued":{"date-parts":[["2010","3","15"]]},"page":"192-202","title":"Executive working memory processes in dyslexia: Behavioral and fMRI evidence","type":"article-journal","volume":"51"},"uris":["http://www.mendeley.com/documents/?uuid=34852d18-fb77-4d9d-b2ce-61deb87876c4"]},{"id":"ITEM-2","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2","issue":"3","issued":{"date-parts":[["2014"]]},"page":"539-546","title":"Neuropsychological characteristics of dyslexic children","type":"article-journal","volume":"27"},"uris":["http://www.mendeley.com/documents/?uuid=b21c09e9-7164-403c-b47f-bf8f5bbdffb3"]},{"id":"ITEM-3","itemData":{"author":[{"dropping-particle":"","family":"Pinto","given":"Andreia","non-dropping-particle":"","parse-names":false,"suffix":""},{"dropping-particle":"","family":"Peixoto","given":"Bruno","non-dropping-particle":"","parse-names":false,"suffix":""}],"container-title":"Journal of Health Sciences","id":"ITEM-3","issue":"3","issued":{"date-parts":[["2011"]]},"page":"115-125","title":"Neurocognitive profile of children with developmental dyslexia","type":"article-journal","volume":"1"},"uris":["http://www.mendeley.com/documents/?uuid=6315dd06-8c5f-42fe-974c-d14ac8c2b0a6"]}],"mendeley":{"formattedCitation":"(Beneventi, Tønnessen, Ersland, &amp; Hugdahl, 2010; Cruz-Rodrigues, Barbosa, Toledo-Piza, Miranda, &amp; Bueno, 2014; Pinto &amp; Peixoto, 2011)","plainTextFormattedCitation":"(Beneventi, Tønnessen, Ersland, &amp; Hugdahl, 2010; Cruz-Rodrigues, Barbosa, Toledo-Piza, Miranda, &amp; Bueno, 2014; Pinto &amp; Peixoto, 2011)","previouslyFormattedCitation":"(Beneventi, Tønnessen, Ersland, &amp; Hugdahl, 2010; Cruz-Rodrigues, Barbosa, Toledo-Piza, Miranda, &amp; Bueno, 2014; Pinto &amp; Peixoto, 2011)"},"properties":{"noteIndex":0},"schema":"https://github.com/citation-style-language/schema/raw/master/csl-citation.json"}</w:instrText>
      </w:r>
      <w:r w:rsidR="00C94862" w:rsidRPr="00E95F41">
        <w:rPr>
          <w:rFonts w:eastAsia="Times New Roman"/>
          <w:szCs w:val="24"/>
          <w:lang w:val="en-US"/>
        </w:rPr>
        <w:fldChar w:fldCharType="separate"/>
      </w:r>
      <w:r w:rsidR="006B12ED" w:rsidRPr="006B12ED">
        <w:rPr>
          <w:rFonts w:eastAsia="Times New Roman"/>
          <w:noProof/>
          <w:szCs w:val="24"/>
          <w:lang w:val="en-US"/>
        </w:rPr>
        <w:t>(Beneventi, Tønnessen, Ersland, &amp; Hugdahl, 2010; Cruz-Rodrigues, Barbosa, Toledo-Piza, Miranda, &amp; Bueno, 2014; Pinto &amp; Peixoto, 2011)</w:t>
      </w:r>
      <w:r w:rsidR="00C94862" w:rsidRPr="00E95F41">
        <w:rPr>
          <w:rFonts w:eastAsia="Times New Roman"/>
          <w:szCs w:val="24"/>
          <w:lang w:val="en-US"/>
        </w:rPr>
        <w:fldChar w:fldCharType="end"/>
      </w:r>
      <w:r w:rsidR="00C94862" w:rsidRPr="00E95F41">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explanation of the difficulties presented by these children. Visual mechanisms of working memory have also been associated </w:t>
      </w:r>
      <w:r w:rsidR="007A42C1" w:rsidRPr="00E95F41">
        <w:rPr>
          <w:rFonts w:eastAsia="Times New Roman"/>
          <w:szCs w:val="24"/>
          <w:lang w:val="en-US"/>
        </w:rPr>
        <w:t>with</w:t>
      </w:r>
      <w:r w:rsidR="00C94862" w:rsidRPr="00E95F41">
        <w:rPr>
          <w:rFonts w:eastAsia="Times New Roman"/>
          <w:szCs w:val="24"/>
          <w:lang w:val="en-US"/>
        </w:rPr>
        <w:t xml:space="preserve"> reading skills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4ae4aa4e-f2de-47c7-9b81-bda095ebe8e1"]}],"mendeley":{"formattedCitation":"(Pinto &amp; Peixoto, 2011)","plainTextFormattedCitation":"(Pinto &amp; Peixoto, 2011)","previouslyFormattedCitation":"(Pinto &amp; Peixoto, 2011)"},"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Pinto &amp; Peixoto, 2011)</w:t>
      </w:r>
      <w:r w:rsidR="006B12ED">
        <w:rPr>
          <w:rFonts w:eastAsia="Times New Roman"/>
          <w:szCs w:val="24"/>
          <w:lang w:val="en-US"/>
        </w:rPr>
        <w:fldChar w:fldCharType="end"/>
      </w:r>
      <w:r w:rsidR="00C94862" w:rsidRPr="00E95F41">
        <w:rPr>
          <w:rFonts w:eastAsia="Times New Roman"/>
          <w:szCs w:val="24"/>
          <w:lang w:val="en-US"/>
        </w:rPr>
        <w:t xml:space="preserve"> because the inefficient processing of visual representations of sounds (i.e., graphemes) could disrupt the integration of visual and auditory components of written text, resulting in poor reading skills.</w:t>
      </w:r>
    </w:p>
    <w:p w14:paraId="64393201" w14:textId="3C74DB06" w:rsidR="00C94862" w:rsidRPr="00E95F41" w:rsidRDefault="00C94862" w:rsidP="00C94862">
      <w:pPr>
        <w:ind w:firstLine="720"/>
        <w:rPr>
          <w:rFonts w:eastAsia="Times New Roman"/>
          <w:szCs w:val="24"/>
          <w:lang w:val="en-US"/>
        </w:rPr>
      </w:pPr>
      <w:r w:rsidRPr="00E95F41">
        <w:rPr>
          <w:rFonts w:eastAsia="Times New Roman"/>
          <w:szCs w:val="24"/>
          <w:lang w:val="en-US"/>
        </w:rPr>
        <w:t xml:space="preserve">Higher order memory processes also support reading skills. </w:t>
      </w:r>
      <w:r w:rsidR="006B12ED">
        <w:rPr>
          <w:rFonts w:eastAsia="Times New Roman"/>
          <w:szCs w:val="24"/>
          <w:lang w:val="en-US"/>
        </w:rPr>
        <w:fldChar w:fldCharType="begin" w:fldLock="1"/>
      </w:r>
      <w:r w:rsidR="006B12ED">
        <w:rPr>
          <w:rFonts w:eastAsia="Times New Roman"/>
          <w:szCs w:val="24"/>
          <w:lang w:val="en-US"/>
        </w:rPr>
        <w:instrText>ADDIN CSL_CITATION {"citationItems":[{"id":"ITEM-1","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1","issue":"3","issued":{"date-parts":[["2014"]]},"page":"539-546","title":"Neuropsychological characteristics of dyslexic children","type":"article-journal","volume":"27"},"uris":["http://www.mendeley.com/documents/?uuid=638b077d-7440-4928-ad7e-ad51fe4b2cde"]}],"mendeley":{"formattedCitation":"(Cruz-Rodrigues et al., 2014)","manualFormatting":"Cruz-Rodrigues et al. (2014)","plainTextFormattedCitation":"(Cruz-Rodrigues et al., 2014)","previouslyFormattedCitation":"(Cruz-Rodrigues et al., 2014)"},"properties":{"noteIndex":0},"schema":"https://github.com/citation-style-language/schema/raw/master/csl-citation.json"}</w:instrText>
      </w:r>
      <w:r w:rsidR="006B12ED">
        <w:rPr>
          <w:rFonts w:eastAsia="Times New Roman"/>
          <w:szCs w:val="24"/>
          <w:lang w:val="en-US"/>
        </w:rPr>
        <w:fldChar w:fldCharType="separate"/>
      </w:r>
      <w:r w:rsidR="006B12ED" w:rsidRPr="006B12ED">
        <w:rPr>
          <w:rFonts w:eastAsia="Times New Roman"/>
          <w:noProof/>
          <w:szCs w:val="24"/>
          <w:lang w:val="en-US"/>
        </w:rPr>
        <w:t xml:space="preserve">Cruz-Rodrigues et al. </w:t>
      </w:r>
      <w:r w:rsidR="006B12ED">
        <w:rPr>
          <w:rFonts w:eastAsia="Times New Roman"/>
          <w:noProof/>
          <w:szCs w:val="24"/>
          <w:lang w:val="en-US"/>
        </w:rPr>
        <w:t>(</w:t>
      </w:r>
      <w:r w:rsidR="006B12ED" w:rsidRPr="006B12ED">
        <w:rPr>
          <w:rFonts w:eastAsia="Times New Roman"/>
          <w:noProof/>
          <w:szCs w:val="24"/>
          <w:lang w:val="en-US"/>
        </w:rPr>
        <w:t>2014)</w:t>
      </w:r>
      <w:r w:rsidR="006B12ED">
        <w:rPr>
          <w:rFonts w:eastAsia="Times New Roman"/>
          <w:szCs w:val="24"/>
          <w:lang w:val="en-US"/>
        </w:rPr>
        <w:fldChar w:fldCharType="end"/>
      </w:r>
      <w:r w:rsidRPr="00E95F41">
        <w:rPr>
          <w:rFonts w:eastAsia="Times New Roman"/>
          <w:szCs w:val="24"/>
          <w:lang w:val="en-US"/>
        </w:rPr>
        <w:t xml:space="preserve"> have found semantic memory deficits in children who experience reading difficulties. Semantic memory is involved in the coding of general knowledge (i.e., information that lacks context;</w:t>
      </w:r>
      <w:r w:rsidR="00581F5E">
        <w:rPr>
          <w:rFonts w:eastAsia="Times New Roman"/>
          <w:szCs w:val="24"/>
          <w:lang w:val="en-US"/>
        </w:rPr>
        <w:t xml:space="preserve"> </w:t>
      </w:r>
      <w:r w:rsidR="00E65D47">
        <w:rPr>
          <w:rFonts w:eastAsia="Times New Roman"/>
          <w:szCs w:val="24"/>
          <w:lang w:val="en-US"/>
        </w:rPr>
        <w:fldChar w:fldCharType="begin" w:fldLock="1"/>
      </w:r>
      <w:r w:rsidR="000F7061">
        <w:rPr>
          <w:rFonts w:eastAsia="Times New Roman"/>
          <w:szCs w:val="24"/>
          <w:lang w:val="en-US"/>
        </w:rPr>
        <w:instrText>ADDIN CSL_CITATION {"citationItems":[{"id":"ITEM-1","itemData":{"ISBN":"9781848720916","author":[{"dropping-particle":"","family":"Groome","given":"David","non-dropping-particle":"","parse-names":false,"suffix":""}],"chapter-number":"Long-term","container-title":"An Introduction to Cognitive Psychology: processes and Disorders","edition":"3","editor":[{"dropping-particle":"","family":"Groome","given":"David","non-dropping-particle":"","parse-names":false,"suffix":""},{"dropping-particle":"","family":"Brace","given":"Nicola","non-dropping-particle":"","parse-names":false,"suffix":""},{"dropping-particle":"","family":"Edgar","given":"Graham","non-dropping-particle":"","parse-names":false,"suffix":""},{"dropping-particle":"","family":"Edgar","given":"Helen","non-dropping-particle":"","parse-names":false,"suffix":""},{"dropping-particle":"","family":"Eysenck","given":"Michael","non-dropping-particle":"","parse-names":false,"suffix":""},{"dropping-particle":"","family":"Manly","given":"Tom","non-dropping-particle":"","parse-names":false,"suffix":""},{"dropping-particle":"","family":"Ness","given":"Hayley","non-dropping-particle":"","parse-names":false,"suffix":""},{"dropping-particle":"","family":"Pike","given":"Graham","non-dropping-particle":"","parse-names":false,"suffix":""},{"dropping-particle":"","family":"Scott","given":"Sophie","non-dropping-particle":"","parse-names":false,"suffix":""},{"dropping-particle":"","family":"Styles","given":"Elizabeth","non-dropping-particle":"","parse-names":false,"suffix":""}],"id":"ITEM-1","issued":{"date-parts":[["2014"]]},"publisher":"Psychology Press","publisher-place":"Sussex","title":"Long-term memory","type":"chapter"},"uris":["http://www.mendeley.com/documents/?uuid=54301f6f-adea-47f1-99a9-bffbac005b28"]}],"mendeley":{"formattedCitation":"(Groome, 2014)","manualFormatting":"Groome, 2014","plainTextFormattedCitation":"(Groome, 2014)","previouslyFormattedCitation":"(Groome, 2014)"},"properties":{"noteIndex":0},"schema":"https://github.com/citation-style-language/schema/raw/master/csl-citation.json"}</w:instrText>
      </w:r>
      <w:r w:rsidR="00E65D47">
        <w:rPr>
          <w:rFonts w:eastAsia="Times New Roman"/>
          <w:szCs w:val="24"/>
          <w:lang w:val="en-US"/>
        </w:rPr>
        <w:fldChar w:fldCharType="separate"/>
      </w:r>
      <w:r w:rsidR="00E65D47" w:rsidRPr="00E65D47">
        <w:rPr>
          <w:rFonts w:eastAsia="Times New Roman"/>
          <w:noProof/>
          <w:szCs w:val="24"/>
          <w:lang w:val="en-US"/>
        </w:rPr>
        <w:t>Groome, 2014</w:t>
      </w:r>
      <w:r w:rsidR="00E65D47">
        <w:rPr>
          <w:rFonts w:eastAsia="Times New Roman"/>
          <w:szCs w:val="24"/>
          <w:lang w:val="en-US"/>
        </w:rPr>
        <w:fldChar w:fldCharType="end"/>
      </w:r>
      <w:r w:rsidRPr="00E95F41">
        <w:rPr>
          <w:rFonts w:eastAsia="Times New Roman"/>
          <w:szCs w:val="24"/>
          <w:lang w:val="en-US"/>
        </w:rPr>
        <w:t xml:space="preserve">) and </w:t>
      </w:r>
      <w:r w:rsidR="00F87A3E" w:rsidRPr="00E95F41">
        <w:rPr>
          <w:rFonts w:eastAsia="Times New Roman"/>
          <w:szCs w:val="24"/>
          <w:lang w:val="en-US"/>
        </w:rPr>
        <w:t xml:space="preserve">could be associated with </w:t>
      </w:r>
      <w:r w:rsidRPr="00E95F41">
        <w:rPr>
          <w:rFonts w:eastAsia="Times New Roman"/>
          <w:szCs w:val="24"/>
          <w:lang w:val="en-US"/>
        </w:rPr>
        <w:t xml:space="preserve">difficulties in retrieving information about </w:t>
      </w:r>
      <w:r w:rsidR="00CC07D6" w:rsidRPr="00E95F41">
        <w:rPr>
          <w:rFonts w:eastAsia="Times New Roman"/>
          <w:szCs w:val="24"/>
          <w:lang w:val="en-US"/>
        </w:rPr>
        <w:t xml:space="preserve">a </w:t>
      </w:r>
      <w:r w:rsidRPr="00E95F41">
        <w:rPr>
          <w:rFonts w:eastAsia="Times New Roman"/>
          <w:szCs w:val="24"/>
          <w:lang w:val="en-US"/>
        </w:rPr>
        <w:t xml:space="preserve">specific sounds (i.e., phoneme) </w:t>
      </w:r>
      <w:r w:rsidR="00BA2486" w:rsidRPr="00E95F41">
        <w:rPr>
          <w:rFonts w:eastAsia="Times New Roman"/>
          <w:szCs w:val="24"/>
          <w:lang w:val="en-US"/>
        </w:rPr>
        <w:t xml:space="preserve">that corresponds to a </w:t>
      </w:r>
      <w:r w:rsidRPr="00E95F41">
        <w:rPr>
          <w:rFonts w:eastAsia="Times New Roman"/>
          <w:szCs w:val="24"/>
          <w:lang w:val="en-US"/>
        </w:rPr>
        <w:t xml:space="preserve">letter (i.e., grapheme) </w:t>
      </w:r>
      <w:r w:rsidR="00F412E5" w:rsidRPr="00E95F41">
        <w:rPr>
          <w:rFonts w:eastAsia="Times New Roman"/>
          <w:szCs w:val="24"/>
          <w:lang w:val="en-US"/>
        </w:rPr>
        <w:t xml:space="preserve">or word </w:t>
      </w:r>
      <w:r w:rsidR="005908DC" w:rsidRPr="00E95F41">
        <w:rPr>
          <w:rFonts w:eastAsia="Times New Roman"/>
          <w:szCs w:val="24"/>
          <w:lang w:val="en-US"/>
        </w:rPr>
        <w:t xml:space="preserve">and </w:t>
      </w:r>
      <w:r w:rsidRPr="00E95F41">
        <w:rPr>
          <w:rFonts w:eastAsia="Times New Roman"/>
          <w:szCs w:val="24"/>
          <w:lang w:val="en-US"/>
        </w:rPr>
        <w:t xml:space="preserve">the </w:t>
      </w:r>
      <w:r w:rsidRPr="00E95F41">
        <w:rPr>
          <w:rFonts w:eastAsia="Times New Roman"/>
          <w:szCs w:val="24"/>
          <w:lang w:val="en-US"/>
        </w:rPr>
        <w:lastRenderedPageBreak/>
        <w:t xml:space="preserve">retrieval of </w:t>
      </w:r>
      <w:r w:rsidR="00727008" w:rsidRPr="00E95F41">
        <w:rPr>
          <w:rFonts w:eastAsia="Times New Roman"/>
          <w:szCs w:val="24"/>
          <w:lang w:val="en-US"/>
        </w:rPr>
        <w:t xml:space="preserve">the </w:t>
      </w:r>
      <w:r w:rsidRPr="00E95F41">
        <w:rPr>
          <w:rFonts w:eastAsia="Times New Roman"/>
          <w:szCs w:val="24"/>
          <w:lang w:val="en-US"/>
        </w:rPr>
        <w:t xml:space="preserve">meaning of words that is often experienced by struggling readers. Furthermore, deficits in successive processing of information has also been linked to reading difficulti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Naglieri, &amp; Kirby, 1994)","plainTextFormattedCitation":"(Das, Naglieri, &amp; Kirby, 1994)","previouslyFormattedCitation":"(Das, Naglieri, &amp; Kirby, 1994)"},"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Das, Naglieri, &amp; Kirby, 1994)</w:t>
      </w:r>
      <w:r w:rsidRPr="00E95F41">
        <w:rPr>
          <w:rFonts w:eastAsia="Times New Roman"/>
          <w:szCs w:val="24"/>
          <w:lang w:val="en-US"/>
        </w:rPr>
        <w:fldChar w:fldCharType="end"/>
      </w:r>
      <w:r w:rsidRPr="00E95F41">
        <w:rPr>
          <w:rFonts w:eastAsia="Times New Roman"/>
          <w:szCs w:val="24"/>
          <w:lang w:val="en-US"/>
        </w:rPr>
        <w:t>.</w:t>
      </w:r>
    </w:p>
    <w:p w14:paraId="01402DBA" w14:textId="07FC9AAB" w:rsidR="00C94862" w:rsidRPr="00E95F41" w:rsidRDefault="00C94862" w:rsidP="00C94862">
      <w:pPr>
        <w:rPr>
          <w:rFonts w:eastAsia="Times New Roman"/>
          <w:szCs w:val="24"/>
          <w:lang w:val="en-US"/>
        </w:rPr>
      </w:pPr>
      <w:r w:rsidRPr="00E95F41">
        <w:rPr>
          <w:rFonts w:eastAsia="Times New Roman"/>
          <w:szCs w:val="24"/>
          <w:lang w:val="en-US"/>
        </w:rPr>
        <w:tab/>
        <w:t xml:space="preserve">Attention is another cognitive process that has been associated with reading skills. Studies have shown a relationship between </w:t>
      </w:r>
      <w:r w:rsidR="00073FF3" w:rsidRPr="00E95F41">
        <w:rPr>
          <w:rFonts w:eastAsia="Times New Roman"/>
          <w:szCs w:val="24"/>
          <w:lang w:val="en-US"/>
        </w:rPr>
        <w:t xml:space="preserve">phonological awareness </w:t>
      </w:r>
      <w:r w:rsidR="0011452D" w:rsidRPr="00E95F41">
        <w:rPr>
          <w:rFonts w:eastAsia="Times New Roman"/>
          <w:szCs w:val="24"/>
          <w:lang w:val="en-US"/>
        </w:rPr>
        <w:t xml:space="preserve">and </w:t>
      </w:r>
      <w:r w:rsidR="005B4B49" w:rsidRPr="00E95F41">
        <w:rPr>
          <w:rFonts w:eastAsia="Times New Roman"/>
          <w:szCs w:val="24"/>
          <w:lang w:val="en-US"/>
        </w:rPr>
        <w:t>d</w:t>
      </w:r>
      <w:r w:rsidRPr="00E95F41">
        <w:rPr>
          <w:rFonts w:eastAsia="Times New Roman"/>
          <w:szCs w:val="24"/>
          <w:lang w:val="en-US"/>
        </w:rPr>
        <w:t>ivided attention and alertness</w:t>
      </w:r>
      <w:r w:rsidR="00020308" w:rsidRPr="00E95F41">
        <w:rPr>
          <w:rFonts w:eastAsia="Times New Roman"/>
          <w:szCs w:val="24"/>
          <w:lang w:val="en-US"/>
        </w:rPr>
        <w:t xml:space="preserve">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Milner, Ganc, Wlodarczyk, &amp; Skarzynski, 2014)","plainTextFormattedCitation":"(Lewandowska, Milner, Ganc, Wlodarczyk, &amp; Skarzynski, 2014)","previouslyFormattedCitation":"(Lewandowska, Milner, Ganc, Wlodarczyk, &amp; Skarzynski,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Milner, Ganc, Wlodarczyk, &amp; Skarzynski, 2014)</w:t>
      </w:r>
      <w:r w:rsidRPr="00E95F41">
        <w:rPr>
          <w:rFonts w:eastAsia="Times New Roman"/>
          <w:szCs w:val="24"/>
          <w:lang w:val="en-US"/>
        </w:rPr>
        <w:fldChar w:fldCharType="end"/>
      </w:r>
      <w:r w:rsidRPr="00E95F41">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1","issue":"Supplement 1","issued":{"date-parts":[["2015"]]},"page":"20-41","title":"Executive Functioning in Children With Developmental Dyslexia.","type":"article-journal","volume":"28"},"uris":["http://www.mendeley.com/documents/?uuid=302ab693-7330-4af3-a726-77d84b18f520"]}],"mendeley":{"formattedCitation":"(Moura, Simões, &amp; Pereira, 2015)","plainTextFormattedCitation":"(Moura, Simões, &amp; Pereira, 2015)","previouslyFormattedCitation":"(Moura, Simões, &amp; Pereira, 2015)"},"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Moura, Simões, &amp; Pereira, 2015)</w:t>
      </w:r>
      <w:r w:rsidRPr="00E95F41">
        <w:rPr>
          <w:rFonts w:eastAsia="Times New Roman"/>
          <w:szCs w:val="24"/>
          <w:lang w:val="en-US"/>
        </w:rPr>
        <w:fldChar w:fldCharType="end"/>
      </w:r>
      <w:r w:rsidRPr="00E95F41">
        <w:rPr>
          <w:rFonts w:eastAsia="Times New Roman"/>
          <w:szCs w:val="24"/>
          <w:lang w:val="en-US"/>
        </w:rPr>
        <w:t xml:space="preserve">. </w:t>
      </w:r>
      <w:r w:rsidR="00AA248F" w:rsidRPr="00E95F41">
        <w:rPr>
          <w:rFonts w:eastAsia="Times New Roman"/>
          <w:szCs w:val="24"/>
          <w:lang w:val="en-US"/>
        </w:rPr>
        <w:t xml:space="preserve">In </w:t>
      </w:r>
      <w:r w:rsidR="00FB3887" w:rsidRPr="00E95F41">
        <w:rPr>
          <w:rFonts w:eastAsia="Times New Roman"/>
          <w:szCs w:val="24"/>
          <w:lang w:val="en-US"/>
        </w:rPr>
        <w:t>these cases</w:t>
      </w:r>
      <w:r w:rsidR="00AA248F" w:rsidRPr="00E95F41">
        <w:rPr>
          <w:rFonts w:eastAsia="Times New Roman"/>
          <w:szCs w:val="24"/>
          <w:lang w:val="en-US"/>
        </w:rPr>
        <w:t xml:space="preserve">, </w:t>
      </w:r>
      <w:r w:rsidR="00121DCA" w:rsidRPr="00E95F41">
        <w:rPr>
          <w:rFonts w:eastAsia="Times New Roman"/>
          <w:szCs w:val="24"/>
          <w:lang w:val="en-US"/>
        </w:rPr>
        <w:t xml:space="preserve">the </w:t>
      </w:r>
      <w:r w:rsidRPr="00E95F41">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E95F41">
        <w:rPr>
          <w:rFonts w:eastAsia="Times New Roman"/>
          <w:szCs w:val="24"/>
          <w:lang w:val="en-US"/>
        </w:rPr>
        <w:t xml:space="preserve">slow  and </w:t>
      </w:r>
      <w:r w:rsidRPr="00E95F41">
        <w:rPr>
          <w:rFonts w:eastAsia="Times New Roman"/>
          <w:szCs w:val="24"/>
          <w:lang w:val="en-US"/>
        </w:rPr>
        <w:t>fragment</w:t>
      </w:r>
      <w:r w:rsidR="00354B95" w:rsidRPr="00E95F41">
        <w:rPr>
          <w:rFonts w:eastAsia="Times New Roman"/>
          <w:szCs w:val="24"/>
          <w:lang w:val="en-US"/>
        </w:rPr>
        <w:t>ed</w:t>
      </w:r>
      <w:r w:rsidRPr="00E95F41">
        <w:rPr>
          <w:rFonts w:eastAsia="Times New Roman"/>
          <w:szCs w:val="24"/>
          <w:lang w:val="en-US"/>
        </w:rPr>
        <w:t xml:space="preserve"> reading process. </w:t>
      </w:r>
      <w:r w:rsidR="003B4E66" w:rsidRPr="00E95F41">
        <w:rPr>
          <w:rFonts w:eastAsia="Times New Roman"/>
          <w:szCs w:val="24"/>
          <w:lang w:val="en-US"/>
        </w:rPr>
        <w:t xml:space="preserve">This would in turn result in limited </w:t>
      </w:r>
      <w:r w:rsidRPr="00E95F41">
        <w:rPr>
          <w:rFonts w:eastAsia="Times New Roman"/>
          <w:szCs w:val="24"/>
          <w:lang w:val="en-US"/>
        </w:rPr>
        <w:t xml:space="preserve">verbal fluency because </w:t>
      </w:r>
      <w:r w:rsidR="00CA5CA4" w:rsidRPr="00E95F41">
        <w:rPr>
          <w:rFonts w:eastAsia="Times New Roman"/>
          <w:szCs w:val="24"/>
          <w:lang w:val="en-US"/>
        </w:rPr>
        <w:t xml:space="preserve">the speed with which </w:t>
      </w:r>
      <w:r w:rsidRPr="00E95F41">
        <w:rPr>
          <w:rFonts w:eastAsia="Times New Roman"/>
          <w:szCs w:val="24"/>
          <w:lang w:val="en-US"/>
        </w:rPr>
        <w:t xml:space="preserve">words </w:t>
      </w:r>
      <w:r w:rsidR="00CA5CA4" w:rsidRPr="00E95F41">
        <w:rPr>
          <w:rFonts w:eastAsia="Times New Roman"/>
          <w:szCs w:val="24"/>
          <w:lang w:val="en-US"/>
        </w:rPr>
        <w:t xml:space="preserve">are retrieved </w:t>
      </w:r>
      <w:r w:rsidRPr="00E95F41">
        <w:rPr>
          <w:rFonts w:eastAsia="Times New Roman"/>
          <w:szCs w:val="24"/>
          <w:lang w:val="en-US"/>
        </w:rPr>
        <w:t>based on their meaning o</w:t>
      </w:r>
      <w:r w:rsidR="00B94A79" w:rsidRPr="00E95F41">
        <w:rPr>
          <w:rFonts w:eastAsia="Times New Roman"/>
          <w:szCs w:val="24"/>
          <w:lang w:val="en-US"/>
        </w:rPr>
        <w:t>r</w:t>
      </w:r>
      <w:r w:rsidRPr="00E95F41">
        <w:rPr>
          <w:rFonts w:eastAsia="Times New Roman"/>
          <w:szCs w:val="24"/>
          <w:lang w:val="en-US"/>
        </w:rPr>
        <w:t xml:space="preserve"> phonological characteristics</w:t>
      </w:r>
      <w:r w:rsidR="00DA5D75" w:rsidRPr="00E95F41">
        <w:rPr>
          <w:rFonts w:eastAsia="Times New Roman"/>
          <w:szCs w:val="24"/>
          <w:lang w:val="en-US"/>
        </w:rPr>
        <w:t xml:space="preserve"> is limited</w:t>
      </w:r>
      <w:r w:rsidRPr="00E95F41">
        <w:rPr>
          <w:rFonts w:eastAsia="Times New Roman"/>
          <w:szCs w:val="24"/>
          <w:lang w:val="en-US"/>
        </w:rPr>
        <w:t>.</w:t>
      </w:r>
    </w:p>
    <w:p w14:paraId="7529FEFE" w14:textId="4DA8F5DD" w:rsidR="00184A4B" w:rsidRPr="00E95F41" w:rsidRDefault="00C94862" w:rsidP="00C94862">
      <w:pPr>
        <w:ind w:firstLine="720"/>
        <w:rPr>
          <w:rFonts w:eastAsia="Times New Roman"/>
          <w:szCs w:val="24"/>
          <w:lang w:val="en-US"/>
        </w:rPr>
      </w:pPr>
      <w:r w:rsidRPr="00E95F41">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have been found in struggling reader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and th</w:t>
      </w:r>
      <w:r w:rsidR="008E120D" w:rsidRPr="00E95F41">
        <w:rPr>
          <w:rFonts w:eastAsia="Times New Roman"/>
          <w:szCs w:val="24"/>
          <w:lang w:val="en-US"/>
        </w:rPr>
        <w:t>e</w:t>
      </w:r>
      <w:r w:rsidRPr="00E95F41">
        <w:rPr>
          <w:rFonts w:eastAsia="Times New Roman"/>
          <w:szCs w:val="24"/>
          <w:lang w:val="en-US"/>
        </w:rPr>
        <w:t>s</w:t>
      </w:r>
      <w:r w:rsidR="008E120D" w:rsidRPr="00E95F41">
        <w:rPr>
          <w:rFonts w:eastAsia="Times New Roman"/>
          <w:szCs w:val="24"/>
          <w:lang w:val="en-US"/>
        </w:rPr>
        <w:t>e</w:t>
      </w:r>
      <w:r w:rsidRPr="00E95F41">
        <w:rPr>
          <w:rFonts w:eastAsia="Times New Roman"/>
          <w:szCs w:val="24"/>
          <w:lang w:val="en-US"/>
        </w:rPr>
        <w:t xml:space="preserve"> deficits could explain their difficulties in deriving meaning from words and sentences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et al., 1994)","plainTextFormattedCitation":"(Das et al., 1994)","previouslyFormattedCitation":"(Das et al., 199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Das et al., 1994)</w:t>
      </w:r>
      <w:r w:rsidRPr="00E95F41">
        <w:rPr>
          <w:rFonts w:eastAsia="Times New Roman"/>
          <w:szCs w:val="24"/>
          <w:lang w:val="en-US"/>
        </w:rPr>
        <w:fldChar w:fldCharType="end"/>
      </w:r>
      <w:r w:rsidRPr="00E95F41">
        <w:rPr>
          <w:rFonts w:eastAsia="Times New Roman"/>
          <w:szCs w:val="24"/>
          <w:lang w:val="en-US"/>
        </w:rPr>
        <w:t xml:space="preserve">. Attention has also been associated with reading comprehension, although its relationship to basic reading skills is stronger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w:t>
      </w:r>
    </w:p>
    <w:p w14:paraId="1626F87D" w14:textId="2D101C8D" w:rsidR="00C94862" w:rsidRPr="00E95F41" w:rsidRDefault="00C94862" w:rsidP="00C94862">
      <w:pPr>
        <w:ind w:firstLine="720"/>
        <w:rPr>
          <w:rFonts w:eastAsia="Times New Roman"/>
          <w:szCs w:val="24"/>
          <w:lang w:val="en-US"/>
        </w:rPr>
      </w:pPr>
      <w:r w:rsidRPr="00E95F41">
        <w:rPr>
          <w:rFonts w:eastAsia="Times New Roman"/>
          <w:szCs w:val="24"/>
          <w:lang w:val="en-US"/>
        </w:rPr>
        <w:lastRenderedPageBreak/>
        <w:t xml:space="preserve">With regards to reading comprehension, deficits in attention </w:t>
      </w:r>
      <w:r w:rsidR="00AE19DE" w:rsidRPr="00E95F41">
        <w:rPr>
          <w:rFonts w:eastAsia="Times New Roman"/>
          <w:szCs w:val="24"/>
          <w:lang w:val="en-US"/>
        </w:rPr>
        <w:t>are</w:t>
      </w:r>
      <w:r w:rsidRPr="00E95F41">
        <w:rPr>
          <w:rFonts w:eastAsia="Times New Roman"/>
          <w:szCs w:val="24"/>
          <w:lang w:val="en-US"/>
        </w:rPr>
        <w:t xml:space="preserve"> believed to be associated with </w:t>
      </w:r>
      <w:r w:rsidR="00241F17" w:rsidRPr="00E95F41">
        <w:rPr>
          <w:rFonts w:eastAsia="Times New Roman"/>
          <w:szCs w:val="24"/>
          <w:lang w:val="en-US"/>
        </w:rPr>
        <w:t xml:space="preserve">loss of </w:t>
      </w:r>
      <w:r w:rsidRPr="00E95F41">
        <w:rPr>
          <w:rFonts w:eastAsia="Times New Roman"/>
          <w:szCs w:val="24"/>
          <w:lang w:val="en-US"/>
        </w:rPr>
        <w:t xml:space="preserve">information and this is detrimental to comprehending the narrative that is being read. Complex reading skills have also been associated with executive functions (FE) deficits. Children with Dyslexia have been found to present deficits in efficiently regulating their focus </w:t>
      </w:r>
      <w:r w:rsidR="009670A2" w:rsidRPr="00E95F41">
        <w:rPr>
          <w:rFonts w:eastAsia="Times New Roman"/>
          <w:szCs w:val="24"/>
          <w:lang w:val="en-US"/>
        </w:rPr>
        <w:t xml:space="preserve">of atten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002/dys.1505","ISBN":"1099-0909; 1076-9242","ISSN":"10990909","PMID":"26338085","abstract":"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 2015 John Wiley &amp; Sons, Ltd.","author":[{"dropping-particle":"","family":"Krause","given":"Margaret B.","non-dropping-particle":"","parse-names":false,"suffix":""}],"container-title":"Dyslexia","id":"ITEM-1","issue":"4","issued":{"date-parts":[["2015"]]},"page":"285-303","title":"Pay Attention!: Sluggish Multisensory Attentional Shifting as a Core Deficit in Developmental Dyslexia","type":"article-journal","volume":"21"},"uris":["http://www.mendeley.com/documents/?uuid=4de50a80-e470-4026-babf-466edc96d9ce"]},{"id":"ITEM-2","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2","issued":{"date-parts":[["2014"]]},"page":"2256-2268","title":"Attention Dysfunction Subtypes of Developmental Dyslexia","type":"article-journal","volume":"20"},"uris":["http://www.mendeley.com/documents/?uuid=245622f1-38a3-4e55-9895-f1dc090f91fb"]},{"id":"ITEM-3","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3","issue":"Supplement 1","issued":{"date-parts":[["2015"]]},"page":"20-41","title":"Executive Functioning in Children With Developmental Dyslexia.","type":"article-journal","volume":"28"},"uris":["http://www.mendeley.com/documents/?uuid=302ab693-7330-4af3-a726-77d84b18f520"]},{"id":"ITEM-4","itemData":{"author":[{"dropping-particle":"","family":"Pinto","given":"Andreia","non-dropping-particle":"","parse-names":false,"suffix":""},{"dropping-particle":"","family":"Peixoto","given":"Bruno","non-dropping-particle":"","parse-names":false,"suffix":""}],"container-title":"Journal of Health Sciences","id":"ITEM-4","issue":"3","issued":{"date-parts":[["2011"]]},"page":"115-125","title":"Neurocognitive profile of children with developmental dyslexia","type":"article-journal","volume":"1"},"uris":["http://www.mendeley.com/documents/?uuid=6315dd06-8c5f-42fe-974c-d14ac8c2b0a6"]}],"mendeley":{"formattedCitation":"(Krause, 2015; Lewandowska et al., 2014; Moura et al., 2015; Pinto &amp; Peixoto, 2011)","plainTextFormattedCitation":"(Krause, 2015; Lewandowska et al., 2014; Moura et al., 2015; Pinto &amp; Peixoto, 2011)","previouslyFormattedCitation":"(Krause, 2015; Lewandowska et al., 2014; Moura et al., 2015; Pinto &amp; Peixoto, 2011)"},"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Krause, 2015; Lewandowska et al., 2014; Moura et al., 2015; Pinto &amp; Peixoto, 2011)</w:t>
      </w:r>
      <w:r w:rsidRPr="00E95F41">
        <w:rPr>
          <w:rFonts w:eastAsia="Times New Roman"/>
          <w:szCs w:val="24"/>
          <w:lang w:val="en-US"/>
        </w:rPr>
        <w:fldChar w:fldCharType="end"/>
      </w:r>
      <w:r w:rsidRPr="00E95F41">
        <w:rPr>
          <w:rFonts w:eastAsia="Times New Roman"/>
          <w:szCs w:val="24"/>
          <w:lang w:val="en-US"/>
        </w:rPr>
        <w:t xml:space="preserve"> and response inhibition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6315dd06-8c5f-42fe-974c-d14ac8c2b0a6"]}],"mendeley":{"formattedCitation":"(Pinto &amp; Peixoto, 2011)","plainTextFormattedCitation":"(Pinto &amp; Peixoto, 2011)","previouslyFormattedCitation":"(Pinto &amp; Peixoto,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Pinto &amp; Peixoto, 2011)</w:t>
      </w:r>
      <w:r w:rsidRPr="00E95F41">
        <w:rPr>
          <w:rFonts w:eastAsia="Times New Roman"/>
          <w:szCs w:val="24"/>
          <w:lang w:val="en-US"/>
        </w:rPr>
        <w:fldChar w:fldCharType="end"/>
      </w:r>
      <w:r w:rsidRPr="00E95F41">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E95F41">
        <w:rPr>
          <w:rFonts w:eastAsia="Times New Roman"/>
          <w:szCs w:val="24"/>
          <w:lang w:val="en-US"/>
        </w:rPr>
        <w:t xml:space="preserve"> (i.e., </w:t>
      </w:r>
      <w:r w:rsidR="00C002C6" w:rsidRPr="00E95F41">
        <w:rPr>
          <w:rFonts w:eastAsia="Times New Roman"/>
          <w:szCs w:val="24"/>
          <w:lang w:val="en-US"/>
        </w:rPr>
        <w:t xml:space="preserve">derive </w:t>
      </w:r>
      <w:r w:rsidR="00887AFD" w:rsidRPr="00E95F41">
        <w:rPr>
          <w:rFonts w:eastAsia="Times New Roman"/>
          <w:szCs w:val="24"/>
          <w:lang w:val="en-US"/>
        </w:rPr>
        <w:t>a central idea)</w:t>
      </w:r>
      <w:r w:rsidRPr="00E95F41">
        <w:rPr>
          <w:rFonts w:eastAsia="Times New Roman"/>
          <w:szCs w:val="24"/>
          <w:lang w:val="en-US"/>
        </w:rPr>
        <w:t xml:space="preserve">. Finally, deficits in cognitive flexibility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et al., 2014)","plainTextFormattedCitation":"(Lewandowska et al., 2014)","previouslyFormattedCitation":"(Lewandowska et al., 2014)"},"properties":{"noteIndex":0},"schema":"https://github.com/citation-style-language/schema/raw/master/csl-citation.json"}</w:instrText>
      </w:r>
      <w:r w:rsidRPr="00E95F41">
        <w:rPr>
          <w:rFonts w:eastAsia="Times New Roman"/>
          <w:szCs w:val="24"/>
          <w:lang w:val="en-US"/>
        </w:rPr>
        <w:fldChar w:fldCharType="separate"/>
      </w:r>
      <w:r w:rsidR="006B12ED" w:rsidRPr="006B12ED">
        <w:rPr>
          <w:rFonts w:eastAsia="Times New Roman"/>
          <w:noProof/>
          <w:szCs w:val="24"/>
          <w:lang w:val="en-US"/>
        </w:rPr>
        <w:t>(Lewandowska et al., 2014)</w:t>
      </w:r>
      <w:r w:rsidRPr="00E95F41">
        <w:rPr>
          <w:rFonts w:eastAsia="Times New Roman"/>
          <w:szCs w:val="24"/>
          <w:lang w:val="en-US"/>
        </w:rPr>
        <w:fldChar w:fldCharType="end"/>
      </w:r>
      <w:r w:rsidRPr="00E95F41">
        <w:rPr>
          <w:rFonts w:eastAsia="Times New Roman"/>
          <w:szCs w:val="24"/>
          <w:lang w:val="en-US"/>
        </w:rPr>
        <w:t xml:space="preserve"> and planning </w:t>
      </w:r>
      <w:r w:rsidRPr="00E95F41">
        <w:rPr>
          <w:rFonts w:eastAsia="Times New Roman"/>
          <w:szCs w:val="24"/>
          <w:lang w:val="en-US"/>
        </w:rPr>
        <w:fldChar w:fldCharType="begin" w:fldLock="1"/>
      </w:r>
      <w:r w:rsidR="006B12ED">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E95F41">
        <w:rPr>
          <w:rFonts w:eastAsia="Times New Roman"/>
          <w:szCs w:val="24"/>
          <w:lang w:val="en-US"/>
        </w:rPr>
        <w:fldChar w:fldCharType="separate"/>
      </w:r>
      <w:r w:rsidRPr="00E95F41">
        <w:rPr>
          <w:rFonts w:eastAsia="Times New Roman"/>
          <w:noProof/>
          <w:szCs w:val="24"/>
          <w:lang w:val="en-US"/>
        </w:rPr>
        <w:t>(Keat &amp; Hj. Ismail, 2011)</w:t>
      </w:r>
      <w:r w:rsidRPr="00E95F41">
        <w:rPr>
          <w:rFonts w:eastAsia="Times New Roman"/>
          <w:szCs w:val="24"/>
          <w:lang w:val="en-US"/>
        </w:rPr>
        <w:fldChar w:fldCharType="end"/>
      </w:r>
      <w:r w:rsidRPr="00E95F41">
        <w:rPr>
          <w:rFonts w:eastAsia="Times New Roman"/>
          <w:szCs w:val="24"/>
          <w:lang w:val="en-US"/>
        </w:rPr>
        <w:t xml:space="preserve"> have been found in children with dyslexia. Deficits in these areas could explain the reason why struggling readers do not benefit as expected from strategies to improve reading comprehension or make the necessary adjustments to the information that has just been read in order to integrate the information that will be read.</w:t>
      </w:r>
    </w:p>
    <w:p w14:paraId="50159995" w14:textId="7C51C577" w:rsidR="002F193D" w:rsidRPr="00E95F41" w:rsidRDefault="00C94862" w:rsidP="006E5471">
      <w:pPr>
        <w:ind w:firstLine="720"/>
        <w:rPr>
          <w:lang w:val="en-US"/>
        </w:rPr>
      </w:pPr>
      <w:r w:rsidRPr="00E95F41">
        <w:rPr>
          <w:rFonts w:eastAsia="Times New Roman"/>
          <w:szCs w:val="24"/>
          <w:lang w:val="en-US"/>
        </w:rPr>
        <w:t xml:space="preserve">It is </w:t>
      </w:r>
      <w:r w:rsidR="003558B2" w:rsidRPr="00E95F41">
        <w:rPr>
          <w:rFonts w:eastAsia="Times New Roman"/>
          <w:szCs w:val="24"/>
          <w:lang w:val="en-US"/>
        </w:rPr>
        <w:t xml:space="preserve">important </w:t>
      </w:r>
      <w:r w:rsidRPr="00E95F41">
        <w:rPr>
          <w:rFonts w:eastAsia="Times New Roman"/>
          <w:szCs w:val="24"/>
          <w:lang w:val="en-US"/>
        </w:rPr>
        <w:t xml:space="preserve">to note that although the same cognitive processes are often associated with different reading skills (e.g., </w:t>
      </w:r>
      <w:r w:rsidR="004E7E18" w:rsidRPr="00E95F41">
        <w:rPr>
          <w:rFonts w:eastAsia="Times New Roman"/>
          <w:szCs w:val="24"/>
          <w:lang w:val="en-US"/>
        </w:rPr>
        <w:t xml:space="preserve">attention is associated with </w:t>
      </w:r>
      <w:r w:rsidRPr="00E95F41">
        <w:rPr>
          <w:rFonts w:eastAsia="Times New Roman"/>
          <w:szCs w:val="24"/>
          <w:lang w:val="en-US"/>
        </w:rPr>
        <w:t>basic and complex reading skills</w:t>
      </w:r>
      <w:r w:rsidR="00EB7D0A" w:rsidRPr="00E95F41">
        <w:rPr>
          <w:rFonts w:eastAsia="Times New Roman"/>
          <w:szCs w:val="24"/>
          <w:lang w:val="en-US"/>
        </w:rPr>
        <w:t>), there are differences in how these</w:t>
      </w:r>
      <w:r w:rsidRPr="00E95F41">
        <w:rPr>
          <w:rFonts w:eastAsia="Times New Roman"/>
          <w:szCs w:val="24"/>
          <w:lang w:val="en-US"/>
        </w:rPr>
        <w:t xml:space="preserve"> support reading skills. </w:t>
      </w:r>
      <w:r w:rsidR="008A303A" w:rsidRPr="00E95F41">
        <w:rPr>
          <w:rFonts w:eastAsia="Times New Roman"/>
          <w:szCs w:val="24"/>
          <w:lang w:val="en-US"/>
        </w:rPr>
        <w:t xml:space="preserve">This fact should not be surprising because cognition, as well as the brain, works </w:t>
      </w:r>
      <w:r w:rsidR="0069594A" w:rsidRPr="00E95F41">
        <w:rPr>
          <w:rFonts w:eastAsia="Times New Roman"/>
          <w:szCs w:val="24"/>
          <w:lang w:val="en-US"/>
        </w:rPr>
        <w:t>as</w:t>
      </w:r>
      <w:r w:rsidR="008A303A" w:rsidRPr="00E95F41">
        <w:rPr>
          <w:rFonts w:eastAsia="Times New Roman"/>
          <w:szCs w:val="24"/>
          <w:lang w:val="en-US"/>
        </w:rPr>
        <w:t xml:space="preserve"> an integrated</w:t>
      </w:r>
      <w:r w:rsidR="0069594A" w:rsidRPr="00E95F41">
        <w:rPr>
          <w:rFonts w:eastAsia="Times New Roman"/>
          <w:szCs w:val="24"/>
          <w:lang w:val="en-US"/>
        </w:rPr>
        <w:t xml:space="preserve"> system by which we perceive the world and process information</w:t>
      </w:r>
      <w:r w:rsidR="008A303A" w:rsidRPr="00E95F41">
        <w:rPr>
          <w:rFonts w:eastAsia="Times New Roman"/>
          <w:szCs w:val="24"/>
          <w:lang w:val="en-US"/>
        </w:rPr>
        <w:t xml:space="preserve">. </w:t>
      </w:r>
      <w:r w:rsidR="0069594A" w:rsidRPr="00E95F41">
        <w:rPr>
          <w:rFonts w:eastAsia="Times New Roman"/>
          <w:szCs w:val="24"/>
          <w:lang w:val="en-US"/>
        </w:rPr>
        <w:t>For most behavi</w:t>
      </w:r>
      <w:r w:rsidR="00F03B19" w:rsidRPr="00E95F41">
        <w:rPr>
          <w:rFonts w:eastAsia="Times New Roman"/>
          <w:szCs w:val="24"/>
          <w:lang w:val="en-US"/>
        </w:rPr>
        <w:t xml:space="preserve">ors, we use an intricate </w:t>
      </w:r>
      <w:r w:rsidR="008F61F2" w:rsidRPr="00E95F41">
        <w:rPr>
          <w:rFonts w:eastAsia="Times New Roman"/>
          <w:szCs w:val="24"/>
          <w:lang w:val="en-US"/>
        </w:rPr>
        <w:t>array of cognitive processes and brain circuits, but certain processes and circuits are more involved than other</w:t>
      </w:r>
      <w:r w:rsidR="000C3F18" w:rsidRPr="00E95F41">
        <w:rPr>
          <w:rFonts w:eastAsia="Times New Roman"/>
          <w:szCs w:val="24"/>
          <w:lang w:val="en-US"/>
        </w:rPr>
        <w:t>s</w:t>
      </w:r>
      <w:r w:rsidR="008F61F2" w:rsidRPr="00E95F41">
        <w:rPr>
          <w:rFonts w:eastAsia="Times New Roman"/>
          <w:szCs w:val="24"/>
          <w:lang w:val="en-US"/>
        </w:rPr>
        <w:t xml:space="preserve"> for any given behavior.</w:t>
      </w:r>
      <w:r w:rsidR="001B2B24" w:rsidRPr="00E95F41">
        <w:rPr>
          <w:rFonts w:eastAsia="Times New Roman"/>
          <w:szCs w:val="24"/>
          <w:lang w:val="en-US"/>
        </w:rPr>
        <w:t xml:space="preserve"> </w:t>
      </w:r>
      <w:r w:rsidR="009E4D3C" w:rsidRPr="00E95F41">
        <w:rPr>
          <w:rFonts w:eastAsia="Times New Roman"/>
          <w:szCs w:val="24"/>
          <w:lang w:val="en-US"/>
        </w:rPr>
        <w:t xml:space="preserve">This same concept applies to reading skills. During the reading process, an intricate array of cognitive processes and brain circuits are involved. Some may change during different phases of the reading process </w:t>
      </w:r>
      <w:r w:rsidR="000145B1" w:rsidRPr="00E95F41">
        <w:rPr>
          <w:rFonts w:eastAsia="Times New Roman"/>
          <w:szCs w:val="24"/>
          <w:lang w:val="en-US"/>
        </w:rPr>
        <w:t>(</w:t>
      </w:r>
      <w:r w:rsidR="00182392" w:rsidRPr="00E95F41">
        <w:rPr>
          <w:rFonts w:eastAsia="Times New Roman"/>
          <w:szCs w:val="24"/>
          <w:lang w:val="en-US"/>
        </w:rPr>
        <w:t>e.g.,</w:t>
      </w:r>
      <w:r w:rsidR="000145B1" w:rsidRPr="00E95F41">
        <w:rPr>
          <w:rFonts w:eastAsia="Times New Roman"/>
          <w:szCs w:val="24"/>
          <w:lang w:val="en-US"/>
        </w:rPr>
        <w:t xml:space="preserve"> cognitive planning) </w:t>
      </w:r>
      <w:r w:rsidR="009E4D3C" w:rsidRPr="00E95F41">
        <w:rPr>
          <w:rFonts w:eastAsia="Times New Roman"/>
          <w:szCs w:val="24"/>
          <w:lang w:val="en-US"/>
        </w:rPr>
        <w:t>and other may always be involved to the same extent</w:t>
      </w:r>
      <w:r w:rsidR="000145B1" w:rsidRPr="00E95F41">
        <w:rPr>
          <w:rFonts w:eastAsia="Times New Roman"/>
          <w:szCs w:val="24"/>
          <w:lang w:val="en-US"/>
        </w:rPr>
        <w:t xml:space="preserve"> (</w:t>
      </w:r>
      <w:r w:rsidR="00182392" w:rsidRPr="00E95F41">
        <w:rPr>
          <w:rFonts w:eastAsia="Times New Roman"/>
          <w:szCs w:val="24"/>
          <w:lang w:val="en-US"/>
        </w:rPr>
        <w:t>e.g</w:t>
      </w:r>
      <w:r w:rsidR="000145B1" w:rsidRPr="00E95F41">
        <w:rPr>
          <w:rFonts w:eastAsia="Times New Roman"/>
          <w:szCs w:val="24"/>
          <w:lang w:val="en-US"/>
        </w:rPr>
        <w:t>., attention)</w:t>
      </w:r>
      <w:r w:rsidR="009E4D3C" w:rsidRPr="00E95F41">
        <w:rPr>
          <w:rFonts w:eastAsia="Times New Roman"/>
          <w:szCs w:val="24"/>
          <w:lang w:val="en-US"/>
        </w:rPr>
        <w:t>.</w:t>
      </w:r>
      <w:r w:rsidR="001264AE" w:rsidRPr="00E95F41">
        <w:rPr>
          <w:rFonts w:eastAsia="Times New Roman"/>
          <w:szCs w:val="24"/>
          <w:lang w:val="en-US"/>
        </w:rPr>
        <w:t xml:space="preserve"> </w:t>
      </w:r>
      <w:r w:rsidR="00312D0F" w:rsidRPr="00E95F41">
        <w:rPr>
          <w:rFonts w:eastAsia="Times New Roman"/>
          <w:szCs w:val="24"/>
          <w:lang w:val="en-US"/>
        </w:rPr>
        <w:t xml:space="preserve">This </w:t>
      </w:r>
      <w:r w:rsidR="00E62F5D" w:rsidRPr="00E95F41">
        <w:rPr>
          <w:rFonts w:eastAsia="Times New Roman"/>
          <w:szCs w:val="24"/>
          <w:lang w:val="en-US"/>
        </w:rPr>
        <w:t>evidences</w:t>
      </w:r>
      <w:r w:rsidR="00312D0F" w:rsidRPr="00E95F41">
        <w:rPr>
          <w:rFonts w:eastAsia="Times New Roman"/>
          <w:szCs w:val="24"/>
          <w:lang w:val="en-US"/>
        </w:rPr>
        <w:t xml:space="preserve"> the complexity of designing </w:t>
      </w:r>
      <w:r w:rsidR="00312D0F" w:rsidRPr="00E95F41">
        <w:rPr>
          <w:rFonts w:eastAsia="Times New Roman"/>
          <w:szCs w:val="24"/>
          <w:lang w:val="en-US"/>
        </w:rPr>
        <w:lastRenderedPageBreak/>
        <w:t xml:space="preserve">interventions </w:t>
      </w:r>
      <w:r w:rsidR="0060325C" w:rsidRPr="00E95F41">
        <w:rPr>
          <w:rFonts w:eastAsia="Times New Roman"/>
          <w:szCs w:val="24"/>
          <w:lang w:val="en-US"/>
        </w:rPr>
        <w:t xml:space="preserve">for improving </w:t>
      </w:r>
      <w:r w:rsidR="00312D0F" w:rsidRPr="00E95F41">
        <w:rPr>
          <w:rFonts w:eastAsia="Times New Roman"/>
          <w:szCs w:val="24"/>
          <w:lang w:val="en-US"/>
        </w:rPr>
        <w:t xml:space="preserve">reading skills </w:t>
      </w:r>
      <w:r w:rsidR="0060325C" w:rsidRPr="00E95F41">
        <w:rPr>
          <w:rFonts w:eastAsia="Times New Roman"/>
          <w:szCs w:val="24"/>
          <w:lang w:val="en-US"/>
        </w:rPr>
        <w:t xml:space="preserve">derived from </w:t>
      </w:r>
      <w:r w:rsidR="00312D0F" w:rsidRPr="00E95F41">
        <w:rPr>
          <w:rFonts w:eastAsia="Times New Roman"/>
          <w:szCs w:val="24"/>
          <w:lang w:val="en-US"/>
        </w:rPr>
        <w:t>the cognitive processes that are associated with them</w:t>
      </w:r>
      <w:r w:rsidR="000E54F5" w:rsidRPr="00E95F41">
        <w:rPr>
          <w:rFonts w:eastAsia="Times New Roman"/>
          <w:szCs w:val="24"/>
          <w:lang w:val="en-US"/>
        </w:rPr>
        <w:t xml:space="preserve"> as these intricate relationships must be </w:t>
      </w:r>
      <w:r w:rsidR="006D3326" w:rsidRPr="00E95F41">
        <w:rPr>
          <w:rFonts w:eastAsia="Times New Roman"/>
          <w:szCs w:val="24"/>
          <w:lang w:val="en-US"/>
        </w:rPr>
        <w:t>considered</w:t>
      </w:r>
      <w:r w:rsidR="000E54F5" w:rsidRPr="00E95F41">
        <w:rPr>
          <w:rFonts w:eastAsia="Times New Roman"/>
          <w:szCs w:val="24"/>
          <w:lang w:val="en-US"/>
        </w:rPr>
        <w:t>.</w:t>
      </w:r>
    </w:p>
    <w:p w14:paraId="6FAC4CF2" w14:textId="60B30D64" w:rsidR="00B94C99" w:rsidRPr="00E95F41" w:rsidRDefault="0066569F" w:rsidP="005525C6">
      <w:pPr>
        <w:pStyle w:val="Heading2"/>
        <w:rPr>
          <w:lang w:val="en-US"/>
        </w:rPr>
      </w:pPr>
      <w:r w:rsidRPr="00E95F41">
        <w:rPr>
          <w:lang w:val="en-US"/>
        </w:rPr>
        <w:t>Methodological component</w:t>
      </w:r>
    </w:p>
    <w:p w14:paraId="56D19837" w14:textId="285CCF3E" w:rsidR="00ED7C70" w:rsidRPr="00E95F41" w:rsidRDefault="00B7169C" w:rsidP="001020FF">
      <w:pPr>
        <w:pStyle w:val="APA-Texto0"/>
        <w:rPr>
          <w:lang w:val="en-US"/>
        </w:rPr>
      </w:pPr>
      <w:r w:rsidRPr="00E95F41">
        <w:rPr>
          <w:lang w:val="en-US"/>
        </w:rPr>
        <w:t xml:space="preserve">The studies reviewed </w:t>
      </w:r>
      <w:r w:rsidR="00FF6AD7" w:rsidRPr="00E95F41">
        <w:rPr>
          <w:lang w:val="en-US"/>
        </w:rPr>
        <w:t xml:space="preserve">primarily </w:t>
      </w:r>
      <w:r w:rsidRPr="00E95F41">
        <w:rPr>
          <w:lang w:val="en-US"/>
        </w:rPr>
        <w:t xml:space="preserve">used </w:t>
      </w:r>
      <w:r w:rsidR="0066569F" w:rsidRPr="00E95F41">
        <w:rPr>
          <w:lang w:val="en-US"/>
        </w:rPr>
        <w:t>pre</w:t>
      </w:r>
      <w:r w:rsidR="00FF6AD7" w:rsidRPr="00E95F41">
        <w:rPr>
          <w:lang w:val="en-US"/>
        </w:rPr>
        <w:t>test-posttest design with multiple experimental groups</w:t>
      </w:r>
      <w:r w:rsidR="009104ED" w:rsidRPr="00E95F41">
        <w:rPr>
          <w:lang w:val="en-US"/>
        </w:rPr>
        <w:t xml:space="preserve"> (</w:t>
      </w:r>
      <w:r w:rsidR="0080166B" w:rsidRPr="00E95F41">
        <w:rPr>
          <w:lang w:val="en-US"/>
        </w:rPr>
        <w:t>33.33%</w:t>
      </w:r>
      <w:r w:rsidR="009104ED" w:rsidRPr="00E95F41">
        <w:rPr>
          <w:lang w:val="en-US"/>
        </w:rPr>
        <w:t>), pretest-posttest design with comparison group (</w:t>
      </w:r>
      <w:r w:rsidR="00A85B31" w:rsidRPr="00E95F41">
        <w:rPr>
          <w:lang w:val="en-US"/>
        </w:rPr>
        <w:t>23.81</w:t>
      </w:r>
      <w:r w:rsidR="00540833" w:rsidRPr="00E95F41">
        <w:rPr>
          <w:lang w:val="en-US"/>
        </w:rPr>
        <w:t>%</w:t>
      </w:r>
      <w:r w:rsidR="009104ED" w:rsidRPr="00E95F41">
        <w:rPr>
          <w:lang w:val="en-US"/>
        </w:rPr>
        <w:t xml:space="preserve">), and randomized control trials </w:t>
      </w:r>
      <w:r w:rsidR="00E67231" w:rsidRPr="00E95F41">
        <w:rPr>
          <w:lang w:val="en-US"/>
        </w:rPr>
        <w:t>(RCT) with pretest-posttest</w:t>
      </w:r>
      <w:r w:rsidR="00A85B31" w:rsidRPr="00E95F41">
        <w:rPr>
          <w:lang w:val="en-US"/>
        </w:rPr>
        <w:t xml:space="preserve"> (</w:t>
      </w:r>
      <w:r w:rsidR="00540833" w:rsidRPr="00E95F41">
        <w:rPr>
          <w:lang w:val="en-US"/>
        </w:rPr>
        <w:t>19.05%</w:t>
      </w:r>
      <w:r w:rsidR="00A85B31" w:rsidRPr="00E95F41">
        <w:rPr>
          <w:lang w:val="en-US"/>
        </w:rPr>
        <w:t>)</w:t>
      </w:r>
      <w:r w:rsidR="00FF6AD7" w:rsidRPr="00E95F41">
        <w:rPr>
          <w:lang w:val="en-US"/>
        </w:rPr>
        <w:t xml:space="preserve">. </w:t>
      </w:r>
      <w:r w:rsidR="000E0670" w:rsidRPr="00E95F41">
        <w:rPr>
          <w:lang w:val="en-US"/>
        </w:rPr>
        <w:t xml:space="preserve">The term </w:t>
      </w:r>
      <w:r w:rsidR="000E0670" w:rsidRPr="00F008C9">
        <w:rPr>
          <w:i/>
          <w:iCs/>
          <w:lang w:val="en-US"/>
        </w:rPr>
        <w:t>multiple experimental groups</w:t>
      </w:r>
      <w:r w:rsidR="000E0670" w:rsidRPr="00E95F41">
        <w:rPr>
          <w:lang w:val="en-US"/>
        </w:rPr>
        <w:t xml:space="preserve"> </w:t>
      </w:r>
      <w:r w:rsidR="00501AEC" w:rsidRPr="00E95F41">
        <w:rPr>
          <w:lang w:val="en-US"/>
        </w:rPr>
        <w:t>was</w:t>
      </w:r>
      <w:r w:rsidR="000E0670" w:rsidRPr="00E95F41">
        <w:rPr>
          <w:lang w:val="en-US"/>
        </w:rPr>
        <w:t xml:space="preserve"> used to </w:t>
      </w:r>
      <w:r w:rsidR="00C960FB" w:rsidRPr="00E95F41">
        <w:rPr>
          <w:lang w:val="en-US"/>
        </w:rPr>
        <w:t xml:space="preserve">identify </w:t>
      </w:r>
      <w:r w:rsidR="000E0670" w:rsidRPr="00E95F41">
        <w:rPr>
          <w:lang w:val="en-US"/>
        </w:rPr>
        <w:t>studies in which different groups were exposed to different technology-based interventions</w:t>
      </w:r>
      <w:r w:rsidR="00D22226" w:rsidRPr="00E95F41">
        <w:rPr>
          <w:lang w:val="en-US"/>
        </w:rPr>
        <w:t xml:space="preserve"> and the groups improvements were compared</w:t>
      </w:r>
      <w:r w:rsidR="000E0670" w:rsidRPr="00E95F41">
        <w:rPr>
          <w:lang w:val="en-US"/>
        </w:rPr>
        <w:t xml:space="preserve">. </w:t>
      </w:r>
      <w:r w:rsidR="00D97686" w:rsidRPr="00E95F41">
        <w:rPr>
          <w:lang w:val="en-US"/>
        </w:rPr>
        <w:t>The study design ha</w:t>
      </w:r>
      <w:r w:rsidR="00685822" w:rsidRPr="00E95F41">
        <w:rPr>
          <w:lang w:val="en-US"/>
        </w:rPr>
        <w:t>d</w:t>
      </w:r>
      <w:r w:rsidR="00D97686" w:rsidRPr="00E95F41">
        <w:rPr>
          <w:lang w:val="en-US"/>
        </w:rPr>
        <w:t xml:space="preserve"> to be inferred for 19.05%</w:t>
      </w:r>
      <w:r w:rsidR="000C4910" w:rsidRPr="00E95F41">
        <w:rPr>
          <w:lang w:val="en-US"/>
        </w:rPr>
        <w:t xml:space="preserve"> </w:t>
      </w:r>
      <w:r w:rsidR="00D97686" w:rsidRPr="00E95F41">
        <w:rPr>
          <w:lang w:val="en-US"/>
        </w:rPr>
        <w:t>of the articles discussed</w:t>
      </w:r>
      <w:r w:rsidR="00CC6836" w:rsidRPr="00E95F41">
        <w:rPr>
          <w:lang w:val="en-US"/>
        </w:rPr>
        <w:t xml:space="preserve"> because these did not state an explicit study design. In these cases, </w:t>
      </w:r>
      <w:r w:rsidR="00D66A44" w:rsidRPr="00E95F41">
        <w:rPr>
          <w:lang w:val="en-US"/>
        </w:rPr>
        <w:t xml:space="preserve">the study design </w:t>
      </w:r>
      <w:r w:rsidR="0093391D" w:rsidRPr="00E95F41">
        <w:rPr>
          <w:lang w:val="en-US"/>
        </w:rPr>
        <w:t xml:space="preserve">was inferred </w:t>
      </w:r>
      <w:r w:rsidR="0031607A" w:rsidRPr="00E95F41">
        <w:rPr>
          <w:lang w:val="en-US"/>
        </w:rPr>
        <w:t>from more general descriptions</w:t>
      </w:r>
      <w:r w:rsidR="0093391D" w:rsidRPr="00E95F41">
        <w:rPr>
          <w:lang w:val="en-US"/>
        </w:rPr>
        <w:t xml:space="preserve"> in </w:t>
      </w:r>
      <w:r w:rsidR="00DE1539" w:rsidRPr="00E95F41">
        <w:rPr>
          <w:lang w:val="en-US"/>
        </w:rPr>
        <w:t>the methods section</w:t>
      </w:r>
      <w:r w:rsidR="00E43FDC" w:rsidRPr="00E95F41">
        <w:rPr>
          <w:lang w:val="en-US"/>
        </w:rPr>
        <w:t xml:space="preserve"> (e.g., random assignment, administration of pretest and posttest</w:t>
      </w:r>
      <w:r w:rsidR="00427F63" w:rsidRPr="00E95F41">
        <w:rPr>
          <w:lang w:val="en-US"/>
        </w:rPr>
        <w:t>)</w:t>
      </w:r>
      <w:r w:rsidR="007E07E3" w:rsidRPr="00E95F41">
        <w:rPr>
          <w:lang w:val="en-US"/>
        </w:rPr>
        <w:t>.</w:t>
      </w:r>
      <w:r w:rsidR="00B10769" w:rsidRPr="00E95F41">
        <w:rPr>
          <w:lang w:val="en-US"/>
        </w:rPr>
        <w:t xml:space="preserve"> </w:t>
      </w:r>
      <w:r w:rsidR="00D245F7" w:rsidRPr="00E95F41">
        <w:rPr>
          <w:lang w:val="en-US"/>
        </w:rPr>
        <w:t xml:space="preserve">Most studies used random assignment </w:t>
      </w:r>
      <w:r w:rsidR="004B59B5" w:rsidRPr="00E95F41">
        <w:rPr>
          <w:lang w:val="en-US"/>
        </w:rPr>
        <w:t>(</w:t>
      </w:r>
      <w:r w:rsidR="00C3120F" w:rsidRPr="00E95F41">
        <w:rPr>
          <w:sz w:val="22"/>
          <w:lang w:val="en-US"/>
        </w:rPr>
        <w:t>66.67%</w:t>
      </w:r>
      <w:r w:rsidR="004B59B5" w:rsidRPr="00E95F41">
        <w:rPr>
          <w:lang w:val="en-US"/>
        </w:rPr>
        <w:t xml:space="preserve">) </w:t>
      </w:r>
      <w:r w:rsidR="00D245F7" w:rsidRPr="00E95F41">
        <w:rPr>
          <w:lang w:val="en-US"/>
        </w:rPr>
        <w:t xml:space="preserve">to allocate participants to each </w:t>
      </w:r>
      <w:r w:rsidR="004B59B5" w:rsidRPr="00E95F41">
        <w:rPr>
          <w:lang w:val="en-US"/>
        </w:rPr>
        <w:t>group in the study</w:t>
      </w:r>
      <w:r w:rsidR="00B6710C" w:rsidRPr="00E95F41">
        <w:rPr>
          <w:lang w:val="en-US"/>
        </w:rPr>
        <w:t xml:space="preserve">, yet not many were considered </w:t>
      </w:r>
      <w:r w:rsidR="00ED582A" w:rsidRPr="00E95F41">
        <w:rPr>
          <w:lang w:val="en-US"/>
        </w:rPr>
        <w:t xml:space="preserve">by their authors </w:t>
      </w:r>
      <w:r w:rsidR="00B6710C" w:rsidRPr="00E95F41">
        <w:rPr>
          <w:lang w:val="en-US"/>
        </w:rPr>
        <w:t xml:space="preserve">to meet </w:t>
      </w:r>
      <w:r w:rsidR="00042307" w:rsidRPr="00E95F41">
        <w:rPr>
          <w:lang w:val="en-US"/>
        </w:rPr>
        <w:t xml:space="preserve">the </w:t>
      </w:r>
      <w:r w:rsidR="00B6710C" w:rsidRPr="00E95F41">
        <w:rPr>
          <w:lang w:val="en-US"/>
        </w:rPr>
        <w:t>standards</w:t>
      </w:r>
      <w:r w:rsidR="00042307" w:rsidRPr="00E95F41">
        <w:rPr>
          <w:lang w:val="en-US"/>
        </w:rPr>
        <w:t xml:space="preserve"> to be named RCT</w:t>
      </w:r>
      <w:r w:rsidR="008E253A" w:rsidRPr="00E95F41">
        <w:rPr>
          <w:lang w:val="en-US"/>
        </w:rPr>
        <w:t>s</w:t>
      </w:r>
      <w:r w:rsidR="004B59B5" w:rsidRPr="00E95F41">
        <w:rPr>
          <w:lang w:val="en-US"/>
        </w:rPr>
        <w:t xml:space="preserve">. </w:t>
      </w:r>
      <w:r w:rsidR="005E1AE7" w:rsidRPr="00E95F41">
        <w:rPr>
          <w:lang w:val="en-US"/>
        </w:rPr>
        <w:t xml:space="preserve">Studies were balanced with regards to balancing the different study’s groups based on important characteristics (balanced = </w:t>
      </w:r>
      <w:r w:rsidR="00403273" w:rsidRPr="00E95F41">
        <w:rPr>
          <w:sz w:val="22"/>
          <w:lang w:val="en-US"/>
        </w:rPr>
        <w:t>46.6</w:t>
      </w:r>
      <w:r w:rsidR="00D52B12" w:rsidRPr="00E95F41">
        <w:rPr>
          <w:sz w:val="22"/>
          <w:lang w:val="en-US"/>
        </w:rPr>
        <w:t>7</w:t>
      </w:r>
      <w:r w:rsidR="00403273" w:rsidRPr="00E95F41">
        <w:rPr>
          <w:sz w:val="22"/>
          <w:lang w:val="en-US"/>
        </w:rPr>
        <w:t>%</w:t>
      </w:r>
      <w:r w:rsidR="005E1AE7" w:rsidRPr="00E95F41">
        <w:rPr>
          <w:lang w:val="en-US"/>
        </w:rPr>
        <w:t xml:space="preserve">, not balanced = </w:t>
      </w:r>
      <w:r w:rsidR="00403273" w:rsidRPr="00E95F41">
        <w:rPr>
          <w:sz w:val="22"/>
          <w:lang w:val="en-US"/>
        </w:rPr>
        <w:t>53.33%</w:t>
      </w:r>
      <w:r w:rsidR="005E1AE7" w:rsidRPr="00E95F41">
        <w:rPr>
          <w:lang w:val="en-US"/>
        </w:rPr>
        <w:t>)</w:t>
      </w:r>
      <w:r w:rsidR="00AA3263" w:rsidRPr="00E95F41">
        <w:rPr>
          <w:lang w:val="en-US"/>
        </w:rPr>
        <w:t>, but only a few studies counterbalanced the order of test administration</w:t>
      </w:r>
      <w:r w:rsidR="003424EB" w:rsidRPr="00E95F41">
        <w:rPr>
          <w:lang w:val="en-US"/>
        </w:rPr>
        <w:t xml:space="preserve"> (</w:t>
      </w:r>
      <w:r w:rsidR="00765D16" w:rsidRPr="00E95F41">
        <w:rPr>
          <w:sz w:val="22"/>
          <w:lang w:val="en-US"/>
        </w:rPr>
        <w:t>16.67%</w:t>
      </w:r>
      <w:r w:rsidR="003424EB" w:rsidRPr="00E95F41">
        <w:rPr>
          <w:lang w:val="en-US"/>
        </w:rPr>
        <w:t>)</w:t>
      </w:r>
      <w:r w:rsidR="00AA3263" w:rsidRPr="00E95F41">
        <w:rPr>
          <w:lang w:val="en-US"/>
        </w:rPr>
        <w:t>, which is extremely important to protect the validity of the</w:t>
      </w:r>
      <w:r w:rsidR="00AD5A31" w:rsidRPr="00E95F41">
        <w:rPr>
          <w:lang w:val="en-US"/>
        </w:rPr>
        <w:t xml:space="preserve"> measurements</w:t>
      </w:r>
      <w:r w:rsidR="003424EB" w:rsidRPr="00E95F41">
        <w:rPr>
          <w:lang w:val="en-US"/>
        </w:rPr>
        <w:t>, or</w:t>
      </w:r>
      <w:r w:rsidR="00AA3263" w:rsidRPr="00E95F41">
        <w:rPr>
          <w:lang w:val="en-US"/>
        </w:rPr>
        <w:t xml:space="preserve"> </w:t>
      </w:r>
      <w:r w:rsidR="003424EB" w:rsidRPr="00E95F41">
        <w:rPr>
          <w:lang w:val="en-US"/>
        </w:rPr>
        <w:t>used a probabilistic sampling (</w:t>
      </w:r>
      <w:r w:rsidR="00DF171F" w:rsidRPr="00E95F41">
        <w:rPr>
          <w:sz w:val="22"/>
          <w:lang w:val="en-US"/>
        </w:rPr>
        <w:t>9.52%</w:t>
      </w:r>
      <w:r w:rsidR="003424EB" w:rsidRPr="00E95F41">
        <w:rPr>
          <w:lang w:val="en-US"/>
        </w:rPr>
        <w:t>)</w:t>
      </w:r>
      <w:r w:rsidR="00AA3263" w:rsidRPr="00E95F41">
        <w:rPr>
          <w:lang w:val="en-US"/>
        </w:rPr>
        <w:t>.</w:t>
      </w:r>
      <w:r w:rsidR="00CC452A" w:rsidRPr="00E95F41">
        <w:rPr>
          <w:lang w:val="en-US"/>
        </w:rPr>
        <w:t xml:space="preserve"> </w:t>
      </w:r>
      <w:r w:rsidR="009256EC" w:rsidRPr="00E95F41">
        <w:rPr>
          <w:lang w:val="en-US"/>
        </w:rPr>
        <w:t>The m</w:t>
      </w:r>
      <w:r w:rsidR="007A7B93" w:rsidRPr="00E95F41">
        <w:rPr>
          <w:lang w:val="en-US"/>
        </w:rPr>
        <w:t xml:space="preserve">edian </w:t>
      </w:r>
      <w:r w:rsidR="009256EC" w:rsidRPr="00E95F41">
        <w:rPr>
          <w:lang w:val="en-US"/>
        </w:rPr>
        <w:t xml:space="preserve">number of participants across studies was 31, but </w:t>
      </w:r>
      <w:r w:rsidR="0088764D" w:rsidRPr="00E95F41">
        <w:rPr>
          <w:lang w:val="en-US"/>
        </w:rPr>
        <w:t xml:space="preserve">it varied </w:t>
      </w:r>
      <w:r w:rsidR="009256EC" w:rsidRPr="00E95F41">
        <w:rPr>
          <w:lang w:val="en-US"/>
        </w:rPr>
        <w:t>great</w:t>
      </w:r>
      <w:r w:rsidR="0088764D" w:rsidRPr="00E95F41">
        <w:rPr>
          <w:lang w:val="en-US"/>
        </w:rPr>
        <w:t>ly</w:t>
      </w:r>
      <w:r w:rsidR="009256EC" w:rsidRPr="00E95F41">
        <w:rPr>
          <w:lang w:val="en-US"/>
        </w:rPr>
        <w:t xml:space="preserve"> across studies</w:t>
      </w:r>
      <w:r w:rsidR="00000BE0" w:rsidRPr="00E95F41">
        <w:rPr>
          <w:lang w:val="en-US"/>
        </w:rPr>
        <w:t xml:space="preserve"> (minimum = 2, maximum = 744). </w:t>
      </w:r>
      <w:r w:rsidR="00C5563B" w:rsidRPr="00E95F41">
        <w:rPr>
          <w:lang w:val="en-US"/>
        </w:rPr>
        <w:t xml:space="preserve">Most </w:t>
      </w:r>
      <w:r w:rsidR="004979B5" w:rsidRPr="00E95F41">
        <w:rPr>
          <w:lang w:val="en-US"/>
        </w:rPr>
        <w:t>studies worked with four</w:t>
      </w:r>
      <w:r w:rsidR="000F5486" w:rsidRPr="00E95F41">
        <w:rPr>
          <w:lang w:val="en-US"/>
        </w:rPr>
        <w:t>-</w:t>
      </w:r>
      <w:r w:rsidR="00A05804" w:rsidRPr="00E95F41">
        <w:rPr>
          <w:lang w:val="en-US"/>
        </w:rPr>
        <w:t xml:space="preserve"> </w:t>
      </w:r>
      <w:r w:rsidR="004979B5" w:rsidRPr="00E95F41">
        <w:rPr>
          <w:lang w:val="en-US"/>
        </w:rPr>
        <w:t>to</w:t>
      </w:r>
      <w:r w:rsidR="00A05804" w:rsidRPr="00E95F41">
        <w:rPr>
          <w:lang w:val="en-US"/>
        </w:rPr>
        <w:t xml:space="preserve"> </w:t>
      </w:r>
      <w:r w:rsidR="004979B5" w:rsidRPr="00E95F41">
        <w:rPr>
          <w:lang w:val="en-US"/>
        </w:rPr>
        <w:t>eight</w:t>
      </w:r>
      <w:r w:rsidR="000F5486" w:rsidRPr="00E95F41">
        <w:rPr>
          <w:lang w:val="en-US"/>
        </w:rPr>
        <w:t>-</w:t>
      </w:r>
      <w:r w:rsidR="00A05804" w:rsidRPr="00E95F41">
        <w:rPr>
          <w:lang w:val="en-US"/>
        </w:rPr>
        <w:t xml:space="preserve"> yea</w:t>
      </w:r>
      <w:r w:rsidR="004979B5" w:rsidRPr="00E95F41">
        <w:rPr>
          <w:lang w:val="en-US"/>
        </w:rPr>
        <w:t>r-</w:t>
      </w:r>
      <w:r w:rsidR="000F5486" w:rsidRPr="00E95F41">
        <w:rPr>
          <w:lang w:val="en-US"/>
        </w:rPr>
        <w:t>old</w:t>
      </w:r>
      <w:r w:rsidR="00A05804" w:rsidRPr="00E95F41">
        <w:rPr>
          <w:lang w:val="en-US"/>
        </w:rPr>
        <w:t xml:space="preserve"> </w:t>
      </w:r>
      <w:r w:rsidR="004979B5" w:rsidRPr="00E95F41">
        <w:rPr>
          <w:lang w:val="en-US"/>
        </w:rPr>
        <w:t xml:space="preserve">children </w:t>
      </w:r>
      <w:r w:rsidR="00A05804" w:rsidRPr="00E95F41">
        <w:rPr>
          <w:lang w:val="en-US"/>
        </w:rPr>
        <w:t>(</w:t>
      </w:r>
      <w:r w:rsidR="00D832F8" w:rsidRPr="00E95F41">
        <w:rPr>
          <w:sz w:val="22"/>
          <w:lang w:val="en-US"/>
        </w:rPr>
        <w:t>66.67%</w:t>
      </w:r>
      <w:r w:rsidR="00A05804" w:rsidRPr="00E95F41">
        <w:rPr>
          <w:lang w:val="en-US"/>
        </w:rPr>
        <w:t>) from Kindergarten to fourth grade (</w:t>
      </w:r>
      <w:r w:rsidR="00B365F9" w:rsidRPr="00E95F41">
        <w:rPr>
          <w:lang w:val="en-US"/>
        </w:rPr>
        <w:t>66.67</w:t>
      </w:r>
      <w:r w:rsidR="00B365F9" w:rsidRPr="00E95F41">
        <w:rPr>
          <w:sz w:val="22"/>
          <w:lang w:val="en-US"/>
        </w:rPr>
        <w:t>%</w:t>
      </w:r>
      <w:r w:rsidR="00A05804" w:rsidRPr="00E95F41">
        <w:rPr>
          <w:lang w:val="en-US"/>
        </w:rPr>
        <w:t>)</w:t>
      </w:r>
      <w:r w:rsidR="000F5486" w:rsidRPr="00E95F41">
        <w:rPr>
          <w:lang w:val="en-US"/>
        </w:rPr>
        <w:t>, whose main language was English</w:t>
      </w:r>
      <w:r w:rsidR="00A05804" w:rsidRPr="00E95F41">
        <w:rPr>
          <w:lang w:val="en-US"/>
        </w:rPr>
        <w:t xml:space="preserve">. </w:t>
      </w:r>
      <w:r w:rsidR="00365371">
        <w:rPr>
          <w:lang w:val="en-US"/>
        </w:rPr>
        <w:t>P</w:t>
      </w:r>
      <w:r w:rsidR="00974964">
        <w:rPr>
          <w:lang w:val="en-US"/>
        </w:rPr>
        <w:t xml:space="preserve">lease refer to the supplemental materials </w:t>
      </w:r>
      <w:r w:rsidR="00365371">
        <w:rPr>
          <w:lang w:val="en-US"/>
        </w:rPr>
        <w:t xml:space="preserve">for more details </w:t>
      </w:r>
      <w:r w:rsidR="00974964">
        <w:rPr>
          <w:lang w:val="en-US"/>
        </w:rPr>
        <w:t>(S</w:t>
      </w:r>
      <w:r w:rsidR="004C37E5">
        <w:rPr>
          <w:lang w:val="en-US"/>
        </w:rPr>
        <w:t>1</w:t>
      </w:r>
      <w:r w:rsidR="00974964">
        <w:rPr>
          <w:lang w:val="en-US"/>
        </w:rPr>
        <w:t>).</w:t>
      </w:r>
    </w:p>
    <w:p w14:paraId="7F76217F" w14:textId="15D4D4C5" w:rsidR="00964176" w:rsidRPr="00E95F41" w:rsidRDefault="00E729C7" w:rsidP="0043087E">
      <w:pPr>
        <w:pStyle w:val="APA-Texto0"/>
        <w:rPr>
          <w:lang w:val="en-US"/>
        </w:rPr>
      </w:pPr>
      <w:r w:rsidRPr="00E95F41">
        <w:rPr>
          <w:lang w:val="en-US"/>
        </w:rPr>
        <w:t xml:space="preserve">The described studies </w:t>
      </w:r>
      <w:r w:rsidR="00802CB1" w:rsidRPr="00E95F41">
        <w:rPr>
          <w:lang w:val="en-US"/>
        </w:rPr>
        <w:t>present</w:t>
      </w:r>
      <w:r w:rsidRPr="00E95F41">
        <w:rPr>
          <w:lang w:val="en-US"/>
        </w:rPr>
        <w:t xml:space="preserve"> various strengths and limitations.</w:t>
      </w:r>
      <w:r w:rsidR="00EB558E" w:rsidRPr="00E95F41">
        <w:rPr>
          <w:lang w:val="en-US"/>
        </w:rPr>
        <w:t xml:space="preserve"> These implemented strong designs with pretest-posttest and comparison groups and used random assignment to </w:t>
      </w:r>
      <w:r w:rsidR="00EB558E" w:rsidRPr="00E95F41">
        <w:rPr>
          <w:lang w:val="en-US"/>
        </w:rPr>
        <w:lastRenderedPageBreak/>
        <w:t>balanced participant characteristics across the groups.</w:t>
      </w:r>
      <w:r w:rsidR="00B724DE" w:rsidRPr="00E95F41">
        <w:rPr>
          <w:lang w:val="en-US"/>
        </w:rPr>
        <w:t xml:space="preserve"> However, must studies </w:t>
      </w:r>
      <w:r w:rsidR="007A1FAA" w:rsidRPr="00E95F41">
        <w:rPr>
          <w:lang w:val="en-US"/>
        </w:rPr>
        <w:t>do</w:t>
      </w:r>
      <w:r w:rsidR="00B724DE" w:rsidRPr="00E95F41">
        <w:rPr>
          <w:lang w:val="en-US"/>
        </w:rPr>
        <w:t xml:space="preserve"> not counterbalanced testing procedures, which may </w:t>
      </w:r>
      <w:r w:rsidR="00B316BC" w:rsidRPr="00E95F41">
        <w:rPr>
          <w:lang w:val="en-US"/>
        </w:rPr>
        <w:t xml:space="preserve">have </w:t>
      </w:r>
      <w:r w:rsidR="00B724DE" w:rsidRPr="00E95F41">
        <w:rPr>
          <w:lang w:val="en-US"/>
        </w:rPr>
        <w:t>result</w:t>
      </w:r>
      <w:r w:rsidR="00B316BC" w:rsidRPr="00E95F41">
        <w:rPr>
          <w:lang w:val="en-US"/>
        </w:rPr>
        <w:t>ed</w:t>
      </w:r>
      <w:r w:rsidR="00B724DE" w:rsidRPr="00E95F41">
        <w:rPr>
          <w:lang w:val="en-US"/>
        </w:rPr>
        <w:t xml:space="preserve"> in patterns of participant performance related to the order of administration and not to differences between groups.</w:t>
      </w:r>
      <w:r w:rsidR="001A340F" w:rsidRPr="00E95F41">
        <w:rPr>
          <w:lang w:val="en-US"/>
        </w:rPr>
        <w:t xml:space="preserve"> Additionally, studies did not use probabilistic sampling </w:t>
      </w:r>
      <w:r w:rsidR="004F64E8" w:rsidRPr="00E95F41">
        <w:rPr>
          <w:lang w:val="en-US"/>
        </w:rPr>
        <w:t>schemes,</w:t>
      </w:r>
      <w:r w:rsidR="001A340F" w:rsidRPr="00E95F41">
        <w:rPr>
          <w:lang w:val="en-US"/>
        </w:rPr>
        <w:t xml:space="preserve"> and this makes it difficult to determine the generalizability of the findings to population</w:t>
      </w:r>
      <w:r w:rsidR="00AD62A4" w:rsidRPr="00E95F41">
        <w:rPr>
          <w:lang w:val="en-US"/>
        </w:rPr>
        <w:t>.</w:t>
      </w:r>
      <w:r w:rsidR="00C33E12" w:rsidRPr="00E95F41">
        <w:rPr>
          <w:lang w:val="en-US"/>
        </w:rPr>
        <w:t xml:space="preserve"> The sample size varied greatly across studies but in general, these consisted of small </w:t>
      </w:r>
      <w:r w:rsidR="00083CD4" w:rsidRPr="00E95F41">
        <w:rPr>
          <w:lang w:val="en-US"/>
        </w:rPr>
        <w:t xml:space="preserve">to medium </w:t>
      </w:r>
      <w:r w:rsidR="00C33E12" w:rsidRPr="00E95F41">
        <w:rPr>
          <w:lang w:val="en-US"/>
        </w:rPr>
        <w:t xml:space="preserve">studies. </w:t>
      </w:r>
      <w:r w:rsidR="009C16D4" w:rsidRPr="00E95F41">
        <w:rPr>
          <w:lang w:val="en-US"/>
        </w:rPr>
        <w:t xml:space="preserve">The sample characteristics are important as </w:t>
      </w:r>
      <w:r w:rsidR="00826065" w:rsidRPr="00E95F41">
        <w:rPr>
          <w:lang w:val="en-US"/>
        </w:rPr>
        <w:t>these helps</w:t>
      </w:r>
      <w:r w:rsidR="009C16D4" w:rsidRPr="00E95F41">
        <w:rPr>
          <w:lang w:val="en-US"/>
        </w:rPr>
        <w:t xml:space="preserve"> to understand the population to which these results may generalize. In general, the fact that most interventions were tested on younger children in the elementary grades (i.e., Kindergarten to fourth grade) is important because it means that the interventions are suitable to be used as early intervention programs.</w:t>
      </w:r>
      <w:r w:rsidR="00826065" w:rsidRPr="00E95F41">
        <w:rPr>
          <w:lang w:val="en-US"/>
        </w:rPr>
        <w:t xml:space="preserve"> </w:t>
      </w:r>
      <w:r w:rsidR="00061FF7" w:rsidRPr="00E95F41">
        <w:rPr>
          <w:lang w:val="en-US"/>
        </w:rPr>
        <w:t>Another important characteristic is the native language in which the intervention was administered. Most studies focused on reading skills of English and French language</w:t>
      </w:r>
      <w:r w:rsidR="00A6622F" w:rsidRPr="00E95F41">
        <w:rPr>
          <w:lang w:val="en-US"/>
        </w:rPr>
        <w:t>s</w:t>
      </w:r>
      <w:r w:rsidR="00061FF7" w:rsidRPr="00E95F41">
        <w:rPr>
          <w:lang w:val="en-US"/>
        </w:rPr>
        <w:t xml:space="preserve"> which are considered </w:t>
      </w:r>
      <w:r w:rsidR="00A6622F" w:rsidRPr="00E95F41">
        <w:rPr>
          <w:lang w:val="en-US"/>
        </w:rPr>
        <w:t xml:space="preserve">as having an </w:t>
      </w:r>
      <w:r w:rsidR="00061FF7" w:rsidRPr="00E95F41">
        <w:rPr>
          <w:lang w:val="en-US"/>
        </w:rPr>
        <w:t xml:space="preserve">opaque </w:t>
      </w:r>
      <w:r w:rsidR="00A6622F" w:rsidRPr="00E95F41">
        <w:rPr>
          <w:lang w:val="en-US"/>
        </w:rPr>
        <w:t xml:space="preserve">orthography </w:t>
      </w:r>
      <w:r w:rsidR="00061FF7" w:rsidRPr="00E95F41">
        <w:rPr>
          <w:lang w:val="en-US"/>
        </w:rPr>
        <w:t xml:space="preserve">because </w:t>
      </w:r>
      <w:r w:rsidR="00A6622F" w:rsidRPr="00E95F41">
        <w:rPr>
          <w:lang w:val="en-US"/>
        </w:rPr>
        <w:t>the same sound (i.e., phoneme) can be associated with different visual representations (i.e., graphemes</w:t>
      </w:r>
      <w:r w:rsidR="00CF71F3" w:rsidRPr="00E95F41">
        <w:rPr>
          <w:lang w:val="en-US"/>
        </w:rPr>
        <w:t>;</w:t>
      </w:r>
      <w:r w:rsidR="000F7061">
        <w:rPr>
          <w:lang w:val="en-US"/>
        </w:rPr>
        <w:t xml:space="preserve"> </w:t>
      </w:r>
      <w:r w:rsidR="000F7061">
        <w:rPr>
          <w:lang w:val="en-US"/>
        </w:rPr>
        <w:fldChar w:fldCharType="begin" w:fldLock="1"/>
      </w:r>
      <w:r w:rsidR="003F469F">
        <w:rPr>
          <w:lang w:val="en-US"/>
        </w:rPr>
        <w:instrText>ADDIN CSL_CITATION {"citationItems":[{"id":"ITEM-1","itemData":{"DOI":"10.4324/9780203824719","ISBN":"9780203824719","author":[{"dropping-particle":"","family":"Aro","given":"Mikko","non-dropping-particle":"","parse-names":false,"suffix":""}],"chapter-number":"Learning t","container-title":"Handbook of Orthography and Literacy","editor":[{"dropping-particle":"","family":"Malatesha Joshi","given":"R","non-dropping-particle":"","parse-names":false,"suffix":""},{"dropping-particle":"","family":"Aaron","given":"P.G.","non-dropping-particle":"","parse-names":false,"suffix":""}],"id":"ITEM-1","issued":{"date-parts":[["2013"]]},"page":"531 - 550","publisher":"Routledge","publisher-place":"New York city","title":"Literacy acquisition from cross-linguistic perspectives","type":"chapter"},"uris":["http://www.mendeley.com/documents/?uuid=4e373a2f-20ec-4898-a4ed-c2d1cad8e654"]}],"mendeley":{"formattedCitation":"(Aro, 2013)","manualFormatting":"Aro, 2013","plainTextFormattedCitation":"(Aro, 2013)","previouslyFormattedCitation":"(Aro, 2013)"},"properties":{"noteIndex":0},"schema":"https://github.com/citation-style-language/schema/raw/master/csl-citation.json"}</w:instrText>
      </w:r>
      <w:r w:rsidR="000F7061">
        <w:rPr>
          <w:lang w:val="en-US"/>
        </w:rPr>
        <w:fldChar w:fldCharType="separate"/>
      </w:r>
      <w:r w:rsidR="000F7061" w:rsidRPr="000F7061">
        <w:rPr>
          <w:noProof/>
          <w:lang w:val="en-US"/>
        </w:rPr>
        <w:t>Aro, 2013</w:t>
      </w:r>
      <w:r w:rsidR="000F7061">
        <w:rPr>
          <w:lang w:val="en-US"/>
        </w:rPr>
        <w:fldChar w:fldCharType="end"/>
      </w:r>
      <w:r w:rsidR="00A6622F" w:rsidRPr="00E95F41">
        <w:rPr>
          <w:lang w:val="en-US"/>
        </w:rPr>
        <w:t>).</w:t>
      </w:r>
    </w:p>
    <w:p w14:paraId="08D94B81" w14:textId="3993470A" w:rsidR="000663C7" w:rsidRPr="00E95F41" w:rsidRDefault="00663138" w:rsidP="00EE56C9">
      <w:pPr>
        <w:pStyle w:val="APA-Texto0"/>
        <w:rPr>
          <w:lang w:val="en-US"/>
        </w:rPr>
      </w:pPr>
      <w:r w:rsidRPr="00E95F41">
        <w:rPr>
          <w:lang w:val="en-US"/>
        </w:rPr>
        <w:t>Intervention implementation details are also describe</w:t>
      </w:r>
      <w:r w:rsidR="00BD622C" w:rsidRPr="00E95F41">
        <w:rPr>
          <w:lang w:val="en-US"/>
        </w:rPr>
        <w:t>d</w:t>
      </w:r>
      <w:r w:rsidRPr="00E95F41">
        <w:rPr>
          <w:lang w:val="en-US"/>
        </w:rPr>
        <w:t xml:space="preserve">. </w:t>
      </w:r>
      <w:r w:rsidR="009C465F" w:rsidRPr="00E95F41">
        <w:rPr>
          <w:lang w:val="en-US"/>
        </w:rPr>
        <w:t xml:space="preserve">A great number of interventions were tested in the different studies, but </w:t>
      </w:r>
      <w:proofErr w:type="spellStart"/>
      <w:r w:rsidR="009C465F" w:rsidRPr="00E95F41">
        <w:rPr>
          <w:lang w:val="en-US"/>
        </w:rPr>
        <w:t>GraphoGame</w:t>
      </w:r>
      <w:proofErr w:type="spellEnd"/>
      <w:r w:rsidR="00225BBF" w:rsidRPr="00E95F41">
        <w:rPr>
          <w:lang w:val="en-US"/>
        </w:rPr>
        <w:t>,</w:t>
      </w:r>
      <w:r w:rsidR="009C465F" w:rsidRPr="00E95F41">
        <w:rPr>
          <w:lang w:val="en-US"/>
        </w:rPr>
        <w:t xml:space="preserve"> in its different variants</w:t>
      </w:r>
      <w:r w:rsidR="00225BBF" w:rsidRPr="00E95F41">
        <w:rPr>
          <w:lang w:val="en-US"/>
        </w:rPr>
        <w:t>,</w:t>
      </w:r>
      <w:r w:rsidR="009C465F" w:rsidRPr="00E95F41">
        <w:rPr>
          <w:lang w:val="en-US"/>
        </w:rPr>
        <w:t xml:space="preserve"> </w:t>
      </w:r>
      <w:r w:rsidR="001C3582" w:rsidRPr="00E95F41">
        <w:rPr>
          <w:lang w:val="en-US"/>
        </w:rPr>
        <w:t xml:space="preserve">is </w:t>
      </w:r>
      <w:r w:rsidR="00890E99" w:rsidRPr="00E95F41">
        <w:rPr>
          <w:lang w:val="en-US"/>
        </w:rPr>
        <w:t xml:space="preserve">the most used </w:t>
      </w:r>
      <w:r w:rsidR="00FA017B" w:rsidRPr="00E95F41">
        <w:rPr>
          <w:lang w:val="en-US"/>
        </w:rPr>
        <w:t xml:space="preserve">technology-based intervention </w:t>
      </w:r>
      <w:r w:rsidR="00890E99" w:rsidRPr="00E95F41">
        <w:rPr>
          <w:lang w:val="en-US"/>
        </w:rPr>
        <w:t>(</w:t>
      </w:r>
      <w:r w:rsidR="008F5982" w:rsidRPr="00E95F41">
        <w:rPr>
          <w:lang w:val="en-US"/>
        </w:rPr>
        <w:t>33%</w:t>
      </w:r>
      <w:r w:rsidR="00890E99" w:rsidRPr="00E95F41">
        <w:rPr>
          <w:lang w:val="en-US"/>
        </w:rPr>
        <w:t>)</w:t>
      </w:r>
      <w:r w:rsidR="008F5982" w:rsidRPr="00E95F41">
        <w:rPr>
          <w:lang w:val="en-US"/>
        </w:rPr>
        <w:t>.</w:t>
      </w:r>
      <w:r w:rsidR="00AE6F5D" w:rsidRPr="00E95F41">
        <w:rPr>
          <w:lang w:val="en-US"/>
        </w:rPr>
        <w:t xml:space="preserve"> M</w:t>
      </w:r>
      <w:r w:rsidR="00663C21" w:rsidRPr="00E95F41">
        <w:rPr>
          <w:lang w:val="en-US"/>
        </w:rPr>
        <w:t>any</w:t>
      </w:r>
      <w:r w:rsidR="00AE6F5D" w:rsidRPr="00E95F41">
        <w:rPr>
          <w:lang w:val="en-US"/>
        </w:rPr>
        <w:t xml:space="preserve"> studies did not report the number of sessions provided to the participants (</w:t>
      </w:r>
      <w:r w:rsidR="00663C21" w:rsidRPr="00E95F41">
        <w:rPr>
          <w:sz w:val="22"/>
          <w:lang w:val="en-US"/>
        </w:rPr>
        <w:t>38.</w:t>
      </w:r>
      <w:r w:rsidR="00065ADC" w:rsidRPr="00E95F41">
        <w:rPr>
          <w:sz w:val="22"/>
          <w:lang w:val="en-US"/>
        </w:rPr>
        <w:t>10</w:t>
      </w:r>
      <w:r w:rsidR="0043244A" w:rsidRPr="00E95F41">
        <w:rPr>
          <w:sz w:val="22"/>
          <w:lang w:val="en-US"/>
        </w:rPr>
        <w:t>%</w:t>
      </w:r>
      <w:r w:rsidR="00AE6F5D" w:rsidRPr="00E95F41">
        <w:rPr>
          <w:lang w:val="en-US"/>
        </w:rPr>
        <w:t>)</w:t>
      </w:r>
      <w:r w:rsidR="00326D45" w:rsidRPr="00E95F41">
        <w:rPr>
          <w:lang w:val="en-US"/>
        </w:rPr>
        <w:t xml:space="preserve">, but </w:t>
      </w:r>
      <w:r w:rsidR="00EC5753" w:rsidRPr="00E95F41">
        <w:rPr>
          <w:lang w:val="en-US"/>
        </w:rPr>
        <w:t xml:space="preserve">there was great variability </w:t>
      </w:r>
      <w:r w:rsidR="00326D45" w:rsidRPr="00E95F41">
        <w:rPr>
          <w:lang w:val="en-US"/>
        </w:rPr>
        <w:t xml:space="preserve">among </w:t>
      </w:r>
      <w:r w:rsidR="00EC5753" w:rsidRPr="00E95F41">
        <w:rPr>
          <w:lang w:val="en-US"/>
        </w:rPr>
        <w:t xml:space="preserve">those that provided </w:t>
      </w:r>
      <w:r w:rsidR="00326D45" w:rsidRPr="00E95F41">
        <w:rPr>
          <w:lang w:val="en-US"/>
        </w:rPr>
        <w:t>the information</w:t>
      </w:r>
      <w:r w:rsidR="00E37168" w:rsidRPr="00E95F41">
        <w:rPr>
          <w:lang w:val="en-US"/>
        </w:rPr>
        <w:t xml:space="preserve"> (i.e.</w:t>
      </w:r>
      <w:r w:rsidR="005E309C" w:rsidRPr="00E95F41">
        <w:rPr>
          <w:lang w:val="en-US"/>
        </w:rPr>
        <w:t>,</w:t>
      </w:r>
      <w:r w:rsidR="00E37168" w:rsidRPr="00E95F41">
        <w:rPr>
          <w:lang w:val="en-US"/>
        </w:rPr>
        <w:t xml:space="preserve"> from less than 20 to more than 40 sessions)</w:t>
      </w:r>
      <w:r w:rsidR="00EC5753" w:rsidRPr="00E95F41">
        <w:rPr>
          <w:lang w:val="en-US"/>
        </w:rPr>
        <w:t>.</w:t>
      </w:r>
      <w:r w:rsidR="00326D45" w:rsidRPr="00E95F41">
        <w:rPr>
          <w:lang w:val="en-US"/>
        </w:rPr>
        <w:t xml:space="preserve"> </w:t>
      </w:r>
      <w:r w:rsidR="005E309C" w:rsidRPr="00E95F41">
        <w:rPr>
          <w:lang w:val="en-US"/>
        </w:rPr>
        <w:t>In some cases, the total amount of time dedicated at working with the interventions was provided.</w:t>
      </w:r>
      <w:r w:rsidR="007013C2" w:rsidRPr="00E95F41">
        <w:rPr>
          <w:lang w:val="en-US"/>
        </w:rPr>
        <w:t xml:space="preserve"> Interventions were administered most commonly four times a week (</w:t>
      </w:r>
      <w:r w:rsidR="000167DE" w:rsidRPr="00E95F41">
        <w:rPr>
          <w:sz w:val="22"/>
          <w:lang w:val="en-US"/>
        </w:rPr>
        <w:t>50%</w:t>
      </w:r>
      <w:r w:rsidR="007013C2" w:rsidRPr="00E95F41">
        <w:rPr>
          <w:lang w:val="en-US"/>
        </w:rPr>
        <w:t>)</w:t>
      </w:r>
      <w:r w:rsidR="00BF16E7" w:rsidRPr="00E95F41">
        <w:rPr>
          <w:lang w:val="en-US"/>
        </w:rPr>
        <w:t xml:space="preserve"> individually or in groups</w:t>
      </w:r>
      <w:r w:rsidR="00B77325" w:rsidRPr="00E95F41">
        <w:rPr>
          <w:lang w:val="en-US"/>
        </w:rPr>
        <w:t xml:space="preserve"> in 10</w:t>
      </w:r>
      <w:r w:rsidR="000430F3" w:rsidRPr="00E95F41">
        <w:rPr>
          <w:lang w:val="en-US"/>
        </w:rPr>
        <w:t>-</w:t>
      </w:r>
      <w:r w:rsidR="00B77325" w:rsidRPr="00E95F41">
        <w:rPr>
          <w:lang w:val="en-US"/>
        </w:rPr>
        <w:t xml:space="preserve"> to </w:t>
      </w:r>
      <w:r w:rsidR="000430F3" w:rsidRPr="00E95F41">
        <w:rPr>
          <w:lang w:val="en-US"/>
        </w:rPr>
        <w:t>30-minute</w:t>
      </w:r>
      <w:r w:rsidR="00B77325" w:rsidRPr="00E95F41">
        <w:rPr>
          <w:lang w:val="en-US"/>
        </w:rPr>
        <w:t xml:space="preserve"> sessions</w:t>
      </w:r>
      <w:r w:rsidR="00233E70" w:rsidRPr="00E95F41">
        <w:rPr>
          <w:lang w:val="en-US"/>
        </w:rPr>
        <w:t xml:space="preserve"> (</w:t>
      </w:r>
      <w:r w:rsidR="00051112" w:rsidRPr="00E95F41">
        <w:rPr>
          <w:sz w:val="22"/>
          <w:lang w:val="en-US"/>
        </w:rPr>
        <w:t>76.19%</w:t>
      </w:r>
      <w:r w:rsidR="00233E70" w:rsidRPr="00E95F41">
        <w:rPr>
          <w:lang w:val="en-US"/>
        </w:rPr>
        <w:t>)</w:t>
      </w:r>
      <w:r w:rsidR="00A416C0" w:rsidRPr="00E95F41">
        <w:rPr>
          <w:lang w:val="en-US"/>
        </w:rPr>
        <w:t xml:space="preserve">. </w:t>
      </w:r>
      <w:r w:rsidR="00C74652" w:rsidRPr="00E95F41">
        <w:rPr>
          <w:lang w:val="en-US"/>
        </w:rPr>
        <w:t>There was a general tendency</w:t>
      </w:r>
      <w:r w:rsidR="0030003D" w:rsidRPr="00E95F41">
        <w:rPr>
          <w:lang w:val="en-US"/>
        </w:rPr>
        <w:t xml:space="preserve"> across</w:t>
      </w:r>
      <w:r w:rsidR="00C74652" w:rsidRPr="00E95F41">
        <w:rPr>
          <w:lang w:val="en-US"/>
        </w:rPr>
        <w:t xml:space="preserve"> studies </w:t>
      </w:r>
      <w:r w:rsidR="0030003D" w:rsidRPr="00E95F41">
        <w:rPr>
          <w:lang w:val="en-US"/>
        </w:rPr>
        <w:t xml:space="preserve">to not </w:t>
      </w:r>
      <w:r w:rsidR="00C74652" w:rsidRPr="00E95F41">
        <w:rPr>
          <w:lang w:val="en-US"/>
        </w:rPr>
        <w:t>report the size of the groups (</w:t>
      </w:r>
      <w:r w:rsidR="009326EA" w:rsidRPr="00E95F41">
        <w:rPr>
          <w:sz w:val="22"/>
          <w:lang w:val="en-US"/>
        </w:rPr>
        <w:t>45.45</w:t>
      </w:r>
      <w:r w:rsidR="00034CAD" w:rsidRPr="00E95F41">
        <w:rPr>
          <w:sz w:val="22"/>
          <w:lang w:val="en-US"/>
        </w:rPr>
        <w:t>%</w:t>
      </w:r>
      <w:r w:rsidR="00C74652" w:rsidRPr="00E95F41">
        <w:rPr>
          <w:lang w:val="en-US"/>
        </w:rPr>
        <w:t xml:space="preserve">), but </w:t>
      </w:r>
      <w:r w:rsidR="00534154" w:rsidRPr="00E95F41">
        <w:rPr>
          <w:lang w:val="en-US"/>
        </w:rPr>
        <w:t>small groups were preferred (</w:t>
      </w:r>
      <w:r w:rsidR="006E720B" w:rsidRPr="00E95F41">
        <w:rPr>
          <w:lang w:val="en-US"/>
        </w:rPr>
        <w:t xml:space="preserve">2 – 3 participants; </w:t>
      </w:r>
      <w:r w:rsidR="00550D8F" w:rsidRPr="00E95F41">
        <w:rPr>
          <w:lang w:val="en-US"/>
        </w:rPr>
        <w:t>36.36</w:t>
      </w:r>
      <w:r w:rsidR="006E720B" w:rsidRPr="00E95F41">
        <w:rPr>
          <w:lang w:val="en-US"/>
        </w:rPr>
        <w:t>%</w:t>
      </w:r>
      <w:r w:rsidR="00534154" w:rsidRPr="00E95F41">
        <w:rPr>
          <w:lang w:val="en-US"/>
        </w:rPr>
        <w:t>).</w:t>
      </w:r>
      <w:r w:rsidR="00333D6E" w:rsidRPr="00E95F41">
        <w:rPr>
          <w:lang w:val="en-US"/>
        </w:rPr>
        <w:t xml:space="preserve"> </w:t>
      </w:r>
      <w:r w:rsidR="00645419" w:rsidRPr="00E95F41">
        <w:rPr>
          <w:lang w:val="en-US"/>
        </w:rPr>
        <w:t xml:space="preserve">Note that in </w:t>
      </w:r>
      <w:r w:rsidR="00645419" w:rsidRPr="00E95F41">
        <w:rPr>
          <w:lang w:val="en-US"/>
        </w:rPr>
        <w:lastRenderedPageBreak/>
        <w:t xml:space="preserve">this review, interventions were considered </w:t>
      </w:r>
      <w:r w:rsidR="00645419" w:rsidRPr="00E95F41">
        <w:rPr>
          <w:i/>
          <w:iCs/>
          <w:lang w:val="en-US"/>
        </w:rPr>
        <w:t>group-administered</w:t>
      </w:r>
      <w:r w:rsidR="00645419" w:rsidRPr="00E95F41">
        <w:rPr>
          <w:lang w:val="en-US"/>
        </w:rPr>
        <w:t xml:space="preserve"> if</w:t>
      </w:r>
      <w:r w:rsidR="00C716E1" w:rsidRPr="00E95F41">
        <w:rPr>
          <w:lang w:val="en-US"/>
        </w:rPr>
        <w:t xml:space="preserve"> more than one participant received the intervention in the same space and time as another participant, even if they worked completely indep</w:t>
      </w:r>
      <w:r w:rsidR="00551F01" w:rsidRPr="00E95F41">
        <w:rPr>
          <w:lang w:val="en-US"/>
        </w:rPr>
        <w:t>en</w:t>
      </w:r>
      <w:r w:rsidR="00C716E1" w:rsidRPr="00E95F41">
        <w:rPr>
          <w:lang w:val="en-US"/>
        </w:rPr>
        <w:t xml:space="preserve">dently. </w:t>
      </w:r>
      <w:r w:rsidR="00333D6E" w:rsidRPr="00E95F41">
        <w:rPr>
          <w:lang w:val="en-US"/>
        </w:rPr>
        <w:t>Finally, most interventions were administered in controlled settings (e.g., schools) under supervision (</w:t>
      </w:r>
      <w:r w:rsidR="00A0742B" w:rsidRPr="00E95F41">
        <w:rPr>
          <w:sz w:val="22"/>
          <w:lang w:val="en-US"/>
        </w:rPr>
        <w:t>90.48%</w:t>
      </w:r>
      <w:r w:rsidR="00333D6E" w:rsidRPr="00E95F41">
        <w:rPr>
          <w:lang w:val="en-US"/>
        </w:rPr>
        <w:t>)</w:t>
      </w:r>
      <w:r w:rsidR="00CD71F7" w:rsidRPr="00E95F41">
        <w:rPr>
          <w:lang w:val="en-US"/>
        </w:rPr>
        <w:t xml:space="preserve"> but many authors reported only provid</w:t>
      </w:r>
      <w:r w:rsidR="005B6BBF" w:rsidRPr="00E95F41">
        <w:rPr>
          <w:lang w:val="en-US"/>
        </w:rPr>
        <w:t>ing</w:t>
      </w:r>
      <w:r w:rsidR="00CD71F7" w:rsidRPr="00E95F41">
        <w:rPr>
          <w:lang w:val="en-US"/>
        </w:rPr>
        <w:t xml:space="preserve"> support with technical difficulties</w:t>
      </w:r>
      <w:r w:rsidR="00333D6E" w:rsidRPr="00E95F41">
        <w:rPr>
          <w:lang w:val="en-US"/>
        </w:rPr>
        <w:t>.</w:t>
      </w:r>
      <w:r w:rsidR="00EE56C9">
        <w:rPr>
          <w:lang w:val="en-US"/>
        </w:rPr>
        <w:t xml:space="preserve"> Please refer to the supplemental materials for more details (S</w:t>
      </w:r>
      <w:r w:rsidR="002277DD">
        <w:rPr>
          <w:lang w:val="en-US"/>
        </w:rPr>
        <w:t>2</w:t>
      </w:r>
      <w:r w:rsidR="00EE56C9">
        <w:rPr>
          <w:lang w:val="en-US"/>
        </w:rPr>
        <w:t>).</w:t>
      </w:r>
    </w:p>
    <w:p w14:paraId="305E73CB" w14:textId="0D3A3B19" w:rsidR="0020290B" w:rsidRPr="00E95F41" w:rsidRDefault="00CA3F0A" w:rsidP="00EE56C9">
      <w:pPr>
        <w:pStyle w:val="APA-Texto0"/>
        <w:rPr>
          <w:lang w:val="en-US"/>
        </w:rPr>
      </w:pPr>
      <w:r w:rsidRPr="00E95F41">
        <w:rPr>
          <w:lang w:val="en-US"/>
        </w:rPr>
        <w:t>Implementation details provide information about under which circumstances were the interventions tested</w:t>
      </w:r>
      <w:r w:rsidR="00735AC9" w:rsidRPr="00E95F41">
        <w:rPr>
          <w:lang w:val="en-US"/>
        </w:rPr>
        <w:t>. This information</w:t>
      </w:r>
      <w:r w:rsidRPr="00E95F41">
        <w:rPr>
          <w:lang w:val="en-US"/>
        </w:rPr>
        <w:t xml:space="preserve"> </w:t>
      </w:r>
      <w:r w:rsidR="00735AC9" w:rsidRPr="00E95F41">
        <w:rPr>
          <w:lang w:val="en-US"/>
        </w:rPr>
        <w:t xml:space="preserve">is very valuable in determining the viability of the interventions in real-word scenarios. </w:t>
      </w:r>
      <w:r w:rsidR="006B4532" w:rsidRPr="00E95F41">
        <w:rPr>
          <w:lang w:val="en-US"/>
        </w:rPr>
        <w:t xml:space="preserve">It seems there are many alternatives in technology-based interventions, as evidenced by the </w:t>
      </w:r>
      <w:r w:rsidR="002D3B57" w:rsidRPr="00E95F41">
        <w:rPr>
          <w:lang w:val="en-US"/>
        </w:rPr>
        <w:t>great number of</w:t>
      </w:r>
      <w:r w:rsidR="006B4532" w:rsidRPr="00E95F41">
        <w:rPr>
          <w:lang w:val="en-US"/>
        </w:rPr>
        <w:t xml:space="preserve"> interventions used.</w:t>
      </w:r>
      <w:r w:rsidR="007A1ADF" w:rsidRPr="00E95F41">
        <w:rPr>
          <w:lang w:val="en-US"/>
        </w:rPr>
        <w:t xml:space="preserve"> In most cases, the number of sessions were not provided</w:t>
      </w:r>
      <w:r w:rsidR="006F69C2" w:rsidRPr="00E95F41">
        <w:rPr>
          <w:lang w:val="en-US"/>
        </w:rPr>
        <w:t>,</w:t>
      </w:r>
      <w:r w:rsidR="007A1ADF" w:rsidRPr="00E95F41">
        <w:rPr>
          <w:lang w:val="en-US"/>
        </w:rPr>
        <w:t xml:space="preserve"> which imposes great limitations to determining how many sessions are necessary to improve academic skills.</w:t>
      </w:r>
      <w:r w:rsidR="002A0CFA" w:rsidRPr="00E95F41">
        <w:rPr>
          <w:lang w:val="en-US"/>
        </w:rPr>
        <w:t xml:space="preserve"> T</w:t>
      </w:r>
      <w:r w:rsidR="00B77325" w:rsidRPr="00E95F41">
        <w:rPr>
          <w:lang w:val="en-US"/>
        </w:rPr>
        <w:t xml:space="preserve">he fact that the interventions were implemented 4 times a week </w:t>
      </w:r>
      <w:r w:rsidR="00EB3CDE" w:rsidRPr="00E95F41">
        <w:rPr>
          <w:lang w:val="en-US"/>
        </w:rPr>
        <w:t>is less</w:t>
      </w:r>
      <w:r w:rsidR="00B77325" w:rsidRPr="00E95F41">
        <w:rPr>
          <w:lang w:val="en-US"/>
        </w:rPr>
        <w:t xml:space="preserve"> than ideal</w:t>
      </w:r>
      <w:r w:rsidR="009C66EA" w:rsidRPr="00E95F41">
        <w:rPr>
          <w:lang w:val="en-US"/>
        </w:rPr>
        <w:t xml:space="preserve">, as it imposes a challenge to expose children </w:t>
      </w:r>
      <w:r w:rsidR="009D16C3" w:rsidRPr="00E95F41">
        <w:rPr>
          <w:lang w:val="en-US"/>
        </w:rPr>
        <w:t xml:space="preserve">that </w:t>
      </w:r>
      <w:r w:rsidR="009C66EA" w:rsidRPr="00E95F41">
        <w:rPr>
          <w:lang w:val="en-US"/>
        </w:rPr>
        <w:t xml:space="preserve">many </w:t>
      </w:r>
      <w:r w:rsidR="00435E1B" w:rsidRPr="00E95F41">
        <w:rPr>
          <w:lang w:val="en-US"/>
        </w:rPr>
        <w:t>times</w:t>
      </w:r>
      <w:r w:rsidR="009C66EA" w:rsidRPr="00E95F41">
        <w:rPr>
          <w:lang w:val="en-US"/>
        </w:rPr>
        <w:t xml:space="preserve"> a week to a</w:t>
      </w:r>
      <w:r w:rsidR="00435E1B" w:rsidRPr="00E95F41">
        <w:rPr>
          <w:lang w:val="en-US"/>
        </w:rPr>
        <w:t xml:space="preserve"> supervised</w:t>
      </w:r>
      <w:r w:rsidR="009C66EA" w:rsidRPr="00E95F41">
        <w:rPr>
          <w:lang w:val="en-US"/>
        </w:rPr>
        <w:t xml:space="preserve"> intervention, even if it is computerized and mobile.</w:t>
      </w:r>
      <w:r w:rsidR="00F54AC5" w:rsidRPr="00E95F41">
        <w:rPr>
          <w:lang w:val="en-US"/>
        </w:rPr>
        <w:t xml:space="preserve"> However, short sessions were more common and being able to administer the interventions in small groups contribute</w:t>
      </w:r>
      <w:r w:rsidR="00B554C9" w:rsidRPr="00E95F41">
        <w:rPr>
          <w:lang w:val="en-US"/>
        </w:rPr>
        <w:t>s</w:t>
      </w:r>
      <w:r w:rsidR="00F54AC5" w:rsidRPr="00E95F41">
        <w:rPr>
          <w:lang w:val="en-US"/>
        </w:rPr>
        <w:t xml:space="preserve"> to </w:t>
      </w:r>
      <w:r w:rsidR="00B554C9" w:rsidRPr="00E95F41">
        <w:rPr>
          <w:lang w:val="en-US"/>
        </w:rPr>
        <w:t>their</w:t>
      </w:r>
      <w:r w:rsidR="00F54AC5" w:rsidRPr="00E95F41">
        <w:rPr>
          <w:lang w:val="en-US"/>
        </w:rPr>
        <w:t xml:space="preserve"> viability</w:t>
      </w:r>
      <w:r w:rsidR="00BA558B" w:rsidRPr="00E95F41">
        <w:rPr>
          <w:lang w:val="en-US"/>
        </w:rPr>
        <w:t xml:space="preserve"> because </w:t>
      </w:r>
      <w:r w:rsidR="00D462B7" w:rsidRPr="00E95F41">
        <w:rPr>
          <w:lang w:val="en-US"/>
        </w:rPr>
        <w:t>many students can work in a single session</w:t>
      </w:r>
      <w:r w:rsidR="00CF637F" w:rsidRPr="00E95F41">
        <w:rPr>
          <w:lang w:val="en-US"/>
        </w:rPr>
        <w:t xml:space="preserve"> and the investigators mostly provided </w:t>
      </w:r>
      <w:r w:rsidR="004C272A" w:rsidRPr="00E95F41">
        <w:rPr>
          <w:lang w:val="en-US"/>
        </w:rPr>
        <w:t xml:space="preserve">only </w:t>
      </w:r>
      <w:r w:rsidR="00CF637F" w:rsidRPr="00E95F41">
        <w:rPr>
          <w:lang w:val="en-US"/>
        </w:rPr>
        <w:t>technical support and children worked individually.</w:t>
      </w:r>
    </w:p>
    <w:p w14:paraId="66C9B3C4" w14:textId="597CFC04" w:rsidR="002A104D" w:rsidRPr="00E95F41" w:rsidRDefault="0066569F" w:rsidP="005525C6">
      <w:pPr>
        <w:pStyle w:val="Heading2"/>
        <w:rPr>
          <w:lang w:val="en-US"/>
        </w:rPr>
      </w:pPr>
      <w:r w:rsidRPr="00E95F41">
        <w:rPr>
          <w:lang w:val="en-US"/>
        </w:rPr>
        <w:t>S</w:t>
      </w:r>
      <w:r w:rsidR="002A104D" w:rsidRPr="00E95F41">
        <w:rPr>
          <w:lang w:val="en-US"/>
        </w:rPr>
        <w:t>ta</w:t>
      </w:r>
      <w:r w:rsidRPr="00E95F41">
        <w:rPr>
          <w:lang w:val="en-US"/>
        </w:rPr>
        <w:t>tis</w:t>
      </w:r>
      <w:r w:rsidR="002A104D" w:rsidRPr="00E95F41">
        <w:rPr>
          <w:lang w:val="en-US"/>
        </w:rPr>
        <w:t>tic</w:t>
      </w:r>
      <w:r w:rsidRPr="00E95F41">
        <w:rPr>
          <w:lang w:val="en-US"/>
        </w:rPr>
        <w:t>al component</w:t>
      </w:r>
    </w:p>
    <w:p w14:paraId="2D36A62E" w14:textId="6B6B7C29" w:rsidR="00014739" w:rsidRPr="00E95F41" w:rsidRDefault="009D2ED6" w:rsidP="00DB1C7A">
      <w:pPr>
        <w:ind w:firstLine="720"/>
        <w:rPr>
          <w:lang w:val="en-US"/>
        </w:rPr>
      </w:pPr>
      <w:r w:rsidRPr="00E95F41">
        <w:rPr>
          <w:lang w:val="en-US"/>
        </w:rPr>
        <w:t xml:space="preserve">In this section, the statistical components of these studies are explored. </w:t>
      </w:r>
      <w:r w:rsidR="008E0636" w:rsidRPr="00E95F41">
        <w:rPr>
          <w:lang w:val="en-US"/>
        </w:rPr>
        <w:t xml:space="preserve">A detailed description of the analytical methods used in studies is extremely important as </w:t>
      </w:r>
      <w:r w:rsidR="00B67CD2" w:rsidRPr="00E95F41">
        <w:rPr>
          <w:lang w:val="en-US"/>
        </w:rPr>
        <w:t>these helps</w:t>
      </w:r>
      <w:r w:rsidR="00442B22" w:rsidRPr="00E95F41">
        <w:rPr>
          <w:lang w:val="en-US"/>
        </w:rPr>
        <w:t xml:space="preserve"> to determine the validity of the findings in any study. </w:t>
      </w:r>
      <w:r w:rsidR="00B67CD2" w:rsidRPr="00E95F41">
        <w:rPr>
          <w:lang w:val="en-US"/>
        </w:rPr>
        <w:t>Most of the studies reported descriptive analysis results of the main outcomes</w:t>
      </w:r>
      <w:r w:rsidR="002C0166" w:rsidRPr="00E95F41">
        <w:rPr>
          <w:lang w:val="en-US"/>
        </w:rPr>
        <w:t xml:space="preserve"> (</w:t>
      </w:r>
      <w:r w:rsidR="00A732BD" w:rsidRPr="00E95F41">
        <w:rPr>
          <w:sz w:val="22"/>
          <w:lang w:val="en-US"/>
        </w:rPr>
        <w:t>90.48%</w:t>
      </w:r>
      <w:r w:rsidR="002C0166" w:rsidRPr="00E95F41">
        <w:rPr>
          <w:lang w:val="en-US"/>
        </w:rPr>
        <w:t xml:space="preserve">). </w:t>
      </w:r>
      <w:r w:rsidR="00DB1C7A" w:rsidRPr="00E95F41">
        <w:rPr>
          <w:lang w:val="en-US"/>
        </w:rPr>
        <w:t>Descriptive statistics are important and describe the variables of interest</w:t>
      </w:r>
      <w:r w:rsidR="00D646E3" w:rsidRPr="00E95F41">
        <w:rPr>
          <w:lang w:val="en-US"/>
        </w:rPr>
        <w:t xml:space="preserve"> and allow to determine if any strange patters were observed in the data, which may indicate problems with sampling</w:t>
      </w:r>
      <w:r w:rsidR="00225209" w:rsidRPr="00E95F41">
        <w:rPr>
          <w:lang w:val="en-US"/>
        </w:rPr>
        <w:t xml:space="preserve"> (e.g.,</w:t>
      </w:r>
      <w:r w:rsidR="003B5C78" w:rsidRPr="00E95F41">
        <w:rPr>
          <w:lang w:val="en-US"/>
        </w:rPr>
        <w:t xml:space="preserve"> mean scores </w:t>
      </w:r>
      <w:r w:rsidR="000A710A" w:rsidRPr="00E95F41">
        <w:rPr>
          <w:lang w:val="en-US"/>
        </w:rPr>
        <w:t xml:space="preserve">that are too low </w:t>
      </w:r>
      <w:r w:rsidR="003B5C78" w:rsidRPr="00E95F41">
        <w:rPr>
          <w:lang w:val="en-US"/>
        </w:rPr>
        <w:t xml:space="preserve">may indicate that </w:t>
      </w:r>
      <w:r w:rsidR="003B5C78" w:rsidRPr="00E95F41">
        <w:rPr>
          <w:lang w:val="en-US"/>
        </w:rPr>
        <w:lastRenderedPageBreak/>
        <w:t xml:space="preserve">the control group may not be a </w:t>
      </w:r>
      <w:r w:rsidR="003B5C78" w:rsidRPr="00E95F41">
        <w:rPr>
          <w:i/>
          <w:iCs/>
          <w:lang w:val="en-US"/>
        </w:rPr>
        <w:t>typical</w:t>
      </w:r>
      <w:r w:rsidR="00781111" w:rsidRPr="00E95F41">
        <w:rPr>
          <w:i/>
          <w:iCs/>
          <w:lang w:val="en-US"/>
        </w:rPr>
        <w:t>ly</w:t>
      </w:r>
      <w:r w:rsidR="003B5C78" w:rsidRPr="00E95F41">
        <w:rPr>
          <w:i/>
          <w:iCs/>
          <w:lang w:val="en-US"/>
        </w:rPr>
        <w:t xml:space="preserve"> developing group)</w:t>
      </w:r>
      <w:r w:rsidR="00DB1C7A" w:rsidRPr="00E95F41">
        <w:rPr>
          <w:lang w:val="en-US"/>
        </w:rPr>
        <w:t xml:space="preserve">. </w:t>
      </w:r>
      <w:r w:rsidR="00E85B02" w:rsidRPr="00E95F41">
        <w:rPr>
          <w:lang w:val="en-US"/>
        </w:rPr>
        <w:t>T</w:t>
      </w:r>
      <w:r w:rsidR="00DB1C7A" w:rsidRPr="00E95F41">
        <w:rPr>
          <w:lang w:val="en-US"/>
        </w:rPr>
        <w:t xml:space="preserve">he fact that descriptive statistics were provided in most studies. </w:t>
      </w:r>
      <w:r w:rsidR="002C0166" w:rsidRPr="00E95F41">
        <w:rPr>
          <w:lang w:val="en-US"/>
        </w:rPr>
        <w:t>The mean or median (</w:t>
      </w:r>
      <w:r w:rsidR="008A4E9C" w:rsidRPr="00E95F41">
        <w:rPr>
          <w:sz w:val="22"/>
          <w:lang w:val="en-US"/>
        </w:rPr>
        <w:t>90%</w:t>
      </w:r>
      <w:r w:rsidR="002C0166" w:rsidRPr="00E95F41">
        <w:rPr>
          <w:lang w:val="en-US"/>
        </w:rPr>
        <w:t>), standard deviation (</w:t>
      </w:r>
      <w:r w:rsidR="008A4E9C" w:rsidRPr="00E95F41">
        <w:rPr>
          <w:sz w:val="22"/>
          <w:lang w:val="en-US"/>
        </w:rPr>
        <w:t>75%</w:t>
      </w:r>
      <w:r w:rsidR="002C0166" w:rsidRPr="00E95F41">
        <w:rPr>
          <w:lang w:val="en-US"/>
        </w:rPr>
        <w:t xml:space="preserve">) were frequently reported, but </w:t>
      </w:r>
      <w:r w:rsidR="00476611" w:rsidRPr="00E95F41">
        <w:rPr>
          <w:lang w:val="en-US"/>
        </w:rPr>
        <w:t xml:space="preserve">only a few </w:t>
      </w:r>
      <w:r w:rsidR="008A4E9C" w:rsidRPr="00E95F41">
        <w:rPr>
          <w:lang w:val="en-US"/>
        </w:rPr>
        <w:t xml:space="preserve">studies did report </w:t>
      </w:r>
      <w:r w:rsidR="00B663C4" w:rsidRPr="00E95F41">
        <w:rPr>
          <w:lang w:val="en-US"/>
        </w:rPr>
        <w:t>confidence</w:t>
      </w:r>
      <w:r w:rsidR="002C0166" w:rsidRPr="00E95F41">
        <w:rPr>
          <w:lang w:val="en-US"/>
        </w:rPr>
        <w:t xml:space="preserve"> interval for the means (</w:t>
      </w:r>
      <w:r w:rsidR="008A4E9C" w:rsidRPr="00E95F41">
        <w:rPr>
          <w:sz w:val="22"/>
          <w:lang w:val="en-US"/>
        </w:rPr>
        <w:t>11.76%</w:t>
      </w:r>
      <w:r w:rsidR="002C0166" w:rsidRPr="00E95F41">
        <w:rPr>
          <w:lang w:val="en-US"/>
        </w:rPr>
        <w:t>).</w:t>
      </w:r>
      <w:r w:rsidR="00B663C4" w:rsidRPr="00E95F41">
        <w:rPr>
          <w:lang w:val="en-US"/>
        </w:rPr>
        <w:t xml:space="preserve"> Mean confidence intervals</w:t>
      </w:r>
      <w:r w:rsidR="00926D17" w:rsidRPr="00E95F41">
        <w:rPr>
          <w:lang w:val="en-US"/>
        </w:rPr>
        <w:t xml:space="preserve"> are </w:t>
      </w:r>
      <w:r w:rsidR="00E67597" w:rsidRPr="00E95F41">
        <w:rPr>
          <w:lang w:val="en-US"/>
        </w:rPr>
        <w:t xml:space="preserve">extremely important for estimating the true mean of the population, but are usually </w:t>
      </w:r>
      <w:r w:rsidR="00287B2B" w:rsidRPr="00E95F41">
        <w:rPr>
          <w:lang w:val="en-US"/>
        </w:rPr>
        <w:t>not emphasized in favor of the predominant p-value and point-estimate approach.</w:t>
      </w:r>
      <w:r w:rsidR="005B78B6" w:rsidRPr="00E95F41">
        <w:rPr>
          <w:lang w:val="en-US"/>
        </w:rPr>
        <w:t xml:space="preserve"> </w:t>
      </w:r>
      <w:r w:rsidR="00781111" w:rsidRPr="00E95F41">
        <w:rPr>
          <w:lang w:val="en-US"/>
        </w:rPr>
        <w:t>This omission of confidence intervals comes at the expense of losing confidence in the certainty of the estimated true value of the population mean</w:t>
      </w:r>
      <w:r w:rsidR="00391019" w:rsidRPr="00E95F41">
        <w:rPr>
          <w:lang w:val="en-US"/>
        </w:rPr>
        <w:t>, as a point-estimate (</w:t>
      </w:r>
      <w:r w:rsidR="008F15FC" w:rsidRPr="00E95F41">
        <w:rPr>
          <w:lang w:val="en-US"/>
        </w:rPr>
        <w:t>e.g.</w:t>
      </w:r>
      <w:r w:rsidR="00391019" w:rsidRPr="00E95F41">
        <w:rPr>
          <w:lang w:val="en-US"/>
        </w:rPr>
        <w:t>, estimated population mean from the mean of the sample) is usually not very reliable across studies</w:t>
      </w:r>
      <w:r w:rsidR="00781111" w:rsidRPr="00E95F41">
        <w:rPr>
          <w:lang w:val="en-US"/>
        </w:rPr>
        <w:t xml:space="preserve">. </w:t>
      </w:r>
      <w:r w:rsidR="005B78B6" w:rsidRPr="00E95F41">
        <w:rPr>
          <w:lang w:val="en-US"/>
        </w:rPr>
        <w:t xml:space="preserve">Other </w:t>
      </w:r>
      <w:r w:rsidR="00D87F42" w:rsidRPr="00E95F41">
        <w:rPr>
          <w:lang w:val="en-US"/>
        </w:rPr>
        <w:t xml:space="preserve">reported descriptive statistics are total score and </w:t>
      </w:r>
      <w:r w:rsidR="00707771" w:rsidRPr="00E95F41">
        <w:rPr>
          <w:lang w:val="en-US"/>
        </w:rPr>
        <w:t>accuracy</w:t>
      </w:r>
      <w:r w:rsidR="00DE4D0A" w:rsidRPr="00E95F41">
        <w:rPr>
          <w:lang w:val="en-US"/>
        </w:rPr>
        <w:t>, th</w:t>
      </w:r>
      <w:r w:rsidR="000E4D98" w:rsidRPr="00E95F41">
        <w:rPr>
          <w:lang w:val="en-US"/>
        </w:rPr>
        <w:t>ese</w:t>
      </w:r>
      <w:r w:rsidR="00DE4D0A" w:rsidRPr="00E95F41">
        <w:rPr>
          <w:lang w:val="en-US"/>
        </w:rPr>
        <w:t xml:space="preserve"> were reported in </w:t>
      </w:r>
      <w:r w:rsidR="003630B6" w:rsidRPr="00E95F41">
        <w:rPr>
          <w:lang w:val="en-US"/>
        </w:rPr>
        <w:t>33.33%</w:t>
      </w:r>
      <w:r w:rsidR="00DE4D0A" w:rsidRPr="00E95F41">
        <w:rPr>
          <w:lang w:val="en-US"/>
        </w:rPr>
        <w:t xml:space="preserve"> and </w:t>
      </w:r>
      <w:r w:rsidR="006E4C2B" w:rsidRPr="00E95F41">
        <w:rPr>
          <w:lang w:val="en-US"/>
        </w:rPr>
        <w:t>50%</w:t>
      </w:r>
      <w:r w:rsidR="00DE4D0A" w:rsidRPr="00E95F41">
        <w:rPr>
          <w:lang w:val="en-US"/>
        </w:rPr>
        <w:t xml:space="preserve"> of the reviewed studies, respectively</w:t>
      </w:r>
      <w:r w:rsidR="00707771" w:rsidRPr="00E95F41">
        <w:rPr>
          <w:lang w:val="en-US"/>
        </w:rPr>
        <w:t>.</w:t>
      </w:r>
      <w:r w:rsidR="00EE56C9">
        <w:rPr>
          <w:lang w:val="en-US"/>
        </w:rPr>
        <w:t xml:space="preserve"> Please refer to the supplemental materials for more details (S</w:t>
      </w:r>
      <w:r w:rsidR="002C6148">
        <w:rPr>
          <w:lang w:val="en-US"/>
        </w:rPr>
        <w:t>3</w:t>
      </w:r>
      <w:r w:rsidR="00EE56C9">
        <w:rPr>
          <w:lang w:val="en-US"/>
        </w:rPr>
        <w:t>).</w:t>
      </w:r>
    </w:p>
    <w:p w14:paraId="64B036DB" w14:textId="08958AAB" w:rsidR="000B4A67" w:rsidRPr="00E95F41" w:rsidRDefault="00182C12" w:rsidP="00014739">
      <w:pPr>
        <w:rPr>
          <w:lang w:val="en-US"/>
        </w:rPr>
      </w:pPr>
      <w:r w:rsidRPr="00E95F41">
        <w:rPr>
          <w:lang w:val="en-US"/>
        </w:rPr>
        <w:tab/>
      </w:r>
      <w:r w:rsidR="009E51A3" w:rsidRPr="00E95F41">
        <w:rPr>
          <w:lang w:val="en-US"/>
        </w:rPr>
        <w:t>With regards to inferential statistics, ANCOVA (</w:t>
      </w:r>
      <w:r w:rsidR="003722F9" w:rsidRPr="00E95F41">
        <w:rPr>
          <w:sz w:val="22"/>
          <w:lang w:val="en-US"/>
        </w:rPr>
        <w:t>38.89%</w:t>
      </w:r>
      <w:r w:rsidR="009E51A3" w:rsidRPr="00E95F41">
        <w:rPr>
          <w:lang w:val="en-US"/>
        </w:rPr>
        <w:t>) and ANOVA (</w:t>
      </w:r>
      <w:r w:rsidR="003722F9" w:rsidRPr="00E95F41">
        <w:rPr>
          <w:sz w:val="22"/>
          <w:lang w:val="en-US"/>
        </w:rPr>
        <w:t>33.33%</w:t>
      </w:r>
      <w:r w:rsidR="009E51A3" w:rsidRPr="00E95F41">
        <w:rPr>
          <w:lang w:val="en-US"/>
        </w:rPr>
        <w:t>) were the two most popular choices among</w:t>
      </w:r>
      <w:r w:rsidR="00BF2112" w:rsidRPr="00E95F41">
        <w:rPr>
          <w:lang w:val="en-US"/>
        </w:rPr>
        <w:t xml:space="preserve"> studies</w:t>
      </w:r>
      <w:r w:rsidR="00B030F1" w:rsidRPr="00E95F41">
        <w:rPr>
          <w:lang w:val="en-US"/>
        </w:rPr>
        <w:t xml:space="preserve">. </w:t>
      </w:r>
      <w:r w:rsidR="00E530A9" w:rsidRPr="00E95F41">
        <w:rPr>
          <w:lang w:val="en-US"/>
        </w:rPr>
        <w:t>B</w:t>
      </w:r>
      <w:r w:rsidR="004B17D6" w:rsidRPr="00E95F41">
        <w:rPr>
          <w:lang w:val="en-US"/>
        </w:rPr>
        <w:t>aseline reading skills</w:t>
      </w:r>
      <w:r w:rsidR="003B19F1" w:rsidRPr="00E95F41">
        <w:rPr>
          <w:lang w:val="en-US"/>
        </w:rPr>
        <w:t xml:space="preserve"> </w:t>
      </w:r>
      <w:r w:rsidR="00E530A9" w:rsidRPr="00E95F41">
        <w:rPr>
          <w:lang w:val="en-US"/>
        </w:rPr>
        <w:t xml:space="preserve">was the most commonly controlled variable </w:t>
      </w:r>
      <w:r w:rsidR="00D93B48" w:rsidRPr="00E95F41">
        <w:rPr>
          <w:lang w:val="en-US"/>
        </w:rPr>
        <w:t xml:space="preserve">across </w:t>
      </w:r>
      <w:r w:rsidR="00E530A9" w:rsidRPr="00E95F41">
        <w:rPr>
          <w:lang w:val="en-US"/>
        </w:rPr>
        <w:t xml:space="preserve">studies </w:t>
      </w:r>
      <w:r w:rsidR="00D93B48" w:rsidRPr="00E95F41">
        <w:rPr>
          <w:lang w:val="en-US"/>
        </w:rPr>
        <w:t xml:space="preserve">that controlled any variables </w:t>
      </w:r>
      <w:r w:rsidR="003B19F1" w:rsidRPr="00E95F41">
        <w:rPr>
          <w:lang w:val="en-US"/>
        </w:rPr>
        <w:t>(</w:t>
      </w:r>
      <w:r w:rsidR="00026ED1" w:rsidRPr="00E95F41">
        <w:rPr>
          <w:sz w:val="22"/>
          <w:lang w:val="en-US"/>
        </w:rPr>
        <w:t>38.89%</w:t>
      </w:r>
      <w:r w:rsidR="003B19F1" w:rsidRPr="00E95F41">
        <w:rPr>
          <w:lang w:val="en-US"/>
        </w:rPr>
        <w:t>)</w:t>
      </w:r>
      <w:r w:rsidR="00D93B48" w:rsidRPr="00E95F41">
        <w:rPr>
          <w:lang w:val="en-US"/>
        </w:rPr>
        <w:t>, but most studies did not control any variables (</w:t>
      </w:r>
      <w:r w:rsidR="00D93B48" w:rsidRPr="00E95F41">
        <w:rPr>
          <w:sz w:val="22"/>
          <w:lang w:val="en-US"/>
        </w:rPr>
        <w:t>44.44%</w:t>
      </w:r>
      <w:r w:rsidR="00D93B48" w:rsidRPr="00E95F41">
        <w:rPr>
          <w:lang w:val="en-US"/>
        </w:rPr>
        <w:t>)</w:t>
      </w:r>
      <w:r w:rsidR="004B17D6" w:rsidRPr="00E95F41">
        <w:rPr>
          <w:lang w:val="en-US"/>
        </w:rPr>
        <w:t>.</w:t>
      </w:r>
      <w:r w:rsidR="00856ACA" w:rsidRPr="00E95F41">
        <w:rPr>
          <w:lang w:val="en-US"/>
        </w:rPr>
        <w:t xml:space="preserve"> Only one study controlled for variables other than cognitive </w:t>
      </w:r>
      <w:r w:rsidR="00641F57" w:rsidRPr="00E95F41">
        <w:rPr>
          <w:lang w:val="en-US"/>
        </w:rPr>
        <w:t xml:space="preserve">ability </w:t>
      </w:r>
      <w:r w:rsidR="00856ACA" w:rsidRPr="00E95F41">
        <w:rPr>
          <w:lang w:val="en-US"/>
        </w:rPr>
        <w:t xml:space="preserve">or </w:t>
      </w:r>
      <w:r w:rsidR="00641F57" w:rsidRPr="00E95F41">
        <w:rPr>
          <w:lang w:val="en-US"/>
        </w:rPr>
        <w:t>academic skills (i.e., age, income, mother’s age, mother’s education).</w:t>
      </w:r>
      <w:r w:rsidR="00454CDD" w:rsidRPr="00E95F41">
        <w:rPr>
          <w:lang w:val="en-US"/>
        </w:rPr>
        <w:t xml:space="preserve"> Another important detail to note is that most studies did provide specific p-values for the analysis conducted</w:t>
      </w:r>
      <w:r w:rsidR="00D65D75" w:rsidRPr="00E95F41">
        <w:rPr>
          <w:lang w:val="en-US"/>
        </w:rPr>
        <w:t xml:space="preserve"> (</w:t>
      </w:r>
      <w:r w:rsidR="00D65D75" w:rsidRPr="00E95F41">
        <w:rPr>
          <w:sz w:val="22"/>
          <w:lang w:val="en-US"/>
        </w:rPr>
        <w:t>77.78%)</w:t>
      </w:r>
      <w:r w:rsidR="004042F0" w:rsidRPr="00E95F41">
        <w:rPr>
          <w:lang w:val="en-US"/>
        </w:rPr>
        <w:t>, particularly when statistical significance was not reached</w:t>
      </w:r>
      <w:r w:rsidR="00454CDD" w:rsidRPr="00E95F41">
        <w:rPr>
          <w:lang w:val="en-US"/>
        </w:rPr>
        <w:t xml:space="preserve">. The actual </w:t>
      </w:r>
      <w:r w:rsidR="00454CDD" w:rsidRPr="00E95F41">
        <w:rPr>
          <w:i/>
          <w:iCs/>
          <w:lang w:val="en-US"/>
        </w:rPr>
        <w:t>p-value</w:t>
      </w:r>
      <w:r w:rsidR="00454CDD" w:rsidRPr="00E95F41">
        <w:rPr>
          <w:lang w:val="en-US"/>
        </w:rPr>
        <w:t xml:space="preserve"> is important, contrary to popular believe, as this </w:t>
      </w:r>
      <w:r w:rsidR="000F5CE6" w:rsidRPr="00E95F41">
        <w:rPr>
          <w:lang w:val="en-US"/>
        </w:rPr>
        <w:t>value should not be interpreted as a binary outcome (i.e., statistically significant or no</w:t>
      </w:r>
      <w:r w:rsidR="003C3C0C" w:rsidRPr="00E95F41">
        <w:rPr>
          <w:lang w:val="en-US"/>
        </w:rPr>
        <w:t>nsignificant</w:t>
      </w:r>
      <w:r w:rsidR="000F5CE6" w:rsidRPr="00E95F41">
        <w:rPr>
          <w:lang w:val="en-US"/>
        </w:rPr>
        <w:t>)</w:t>
      </w:r>
      <w:r w:rsidR="00C312D8" w:rsidRPr="00E95F41">
        <w:rPr>
          <w:lang w:val="en-US"/>
        </w:rPr>
        <w:t>, but as the probability</w:t>
      </w:r>
      <w:r w:rsidR="00A522D3" w:rsidRPr="00E95F41">
        <w:rPr>
          <w:lang w:val="en-US"/>
        </w:rPr>
        <w:t xml:space="preserve"> of findings results as extreme as the ones found</w:t>
      </w:r>
      <w:r w:rsidR="00180173" w:rsidRPr="00E95F41">
        <w:rPr>
          <w:lang w:val="en-US"/>
        </w:rPr>
        <w:t>,</w:t>
      </w:r>
      <w:r w:rsidR="00A522D3" w:rsidRPr="00E95F41">
        <w:rPr>
          <w:lang w:val="en-US"/>
        </w:rPr>
        <w:t xml:space="preserve"> if there was no difference</w:t>
      </w:r>
      <w:r w:rsidR="000F5CE6" w:rsidRPr="00E95F41">
        <w:rPr>
          <w:lang w:val="en-US"/>
        </w:rPr>
        <w:t>.</w:t>
      </w:r>
      <w:r w:rsidR="003C3C0C" w:rsidRPr="00E95F41">
        <w:rPr>
          <w:lang w:val="en-US"/>
        </w:rPr>
        <w:t xml:space="preserve"> This means that p-values can suggest whether a </w:t>
      </w:r>
      <w:r w:rsidR="003C3C0C" w:rsidRPr="00E95F41">
        <w:rPr>
          <w:i/>
          <w:iCs/>
          <w:lang w:val="en-US"/>
        </w:rPr>
        <w:t>nonsignificant</w:t>
      </w:r>
      <w:r w:rsidR="003C3C0C" w:rsidRPr="00E95F41">
        <w:rPr>
          <w:lang w:val="en-US"/>
        </w:rPr>
        <w:t xml:space="preserve"> result</w:t>
      </w:r>
      <w:r w:rsidR="008C7227" w:rsidRPr="00E95F41">
        <w:rPr>
          <w:lang w:val="en-US"/>
        </w:rPr>
        <w:t xml:space="preserve"> is still worth </w:t>
      </w:r>
      <w:r w:rsidR="004D7EA4" w:rsidRPr="00E95F41">
        <w:rPr>
          <w:lang w:val="en-US"/>
        </w:rPr>
        <w:t xml:space="preserve">pursuing in further research or if it is unlikely </w:t>
      </w:r>
      <w:r w:rsidR="00C2418E" w:rsidRPr="00E95F41">
        <w:rPr>
          <w:lang w:val="en-US"/>
        </w:rPr>
        <w:t>there is a true relationship</w:t>
      </w:r>
      <w:r w:rsidR="004E7166" w:rsidRPr="00E95F41">
        <w:rPr>
          <w:lang w:val="en-US"/>
        </w:rPr>
        <w:t xml:space="preserve"> among the variables studied</w:t>
      </w:r>
      <w:r w:rsidR="00C2418E" w:rsidRPr="00E95F41">
        <w:rPr>
          <w:lang w:val="en-US"/>
        </w:rPr>
        <w:t>.</w:t>
      </w:r>
    </w:p>
    <w:p w14:paraId="230EF191" w14:textId="52703D2C" w:rsidR="009E51A3" w:rsidRPr="00E95F41" w:rsidRDefault="000914C1" w:rsidP="000B4A67">
      <w:pPr>
        <w:ind w:firstLine="720"/>
        <w:rPr>
          <w:lang w:val="en-US"/>
        </w:rPr>
      </w:pPr>
      <w:r w:rsidRPr="00E95F41">
        <w:rPr>
          <w:lang w:val="en-US"/>
        </w:rPr>
        <w:lastRenderedPageBreak/>
        <w:t>Surprisingly, most studies did provide effect sizes</w:t>
      </w:r>
      <w:r w:rsidR="00840E85" w:rsidRPr="00E95F41">
        <w:rPr>
          <w:lang w:val="en-US"/>
        </w:rPr>
        <w:t xml:space="preserve"> (</w:t>
      </w:r>
      <w:r w:rsidR="00121C31" w:rsidRPr="00E95F41">
        <w:rPr>
          <w:sz w:val="22"/>
          <w:lang w:val="en-US"/>
        </w:rPr>
        <w:t>88.89%</w:t>
      </w:r>
      <w:r w:rsidR="00840E85" w:rsidRPr="00E95F41">
        <w:rPr>
          <w:lang w:val="en-US"/>
        </w:rPr>
        <w:t>)</w:t>
      </w:r>
      <w:r w:rsidR="00BA42D3" w:rsidRPr="00E95F41">
        <w:rPr>
          <w:lang w:val="en-US"/>
        </w:rPr>
        <w:t xml:space="preserve"> and the most commonly reported was Cohen’s d (</w:t>
      </w:r>
      <w:r w:rsidR="00E206D8" w:rsidRPr="00E95F41">
        <w:rPr>
          <w:lang w:val="en-US"/>
        </w:rPr>
        <w:t>56</w:t>
      </w:r>
      <w:r w:rsidR="00CE5FAA" w:rsidRPr="00E95F41">
        <w:rPr>
          <w:lang w:val="en-US"/>
        </w:rPr>
        <w:t>.25%</w:t>
      </w:r>
      <w:r w:rsidR="00BA42D3" w:rsidRPr="00E95F41">
        <w:rPr>
          <w:lang w:val="en-US"/>
        </w:rPr>
        <w:t>)</w:t>
      </w:r>
      <w:r w:rsidR="00840E85" w:rsidRPr="00E95F41">
        <w:rPr>
          <w:lang w:val="en-US"/>
        </w:rPr>
        <w:t>.</w:t>
      </w:r>
      <w:r w:rsidR="00CD3662" w:rsidRPr="00E95F41">
        <w:rPr>
          <w:lang w:val="en-US"/>
        </w:rPr>
        <w:t xml:space="preserve"> Effect sizes are an indicator of the magnitude of the relationship</w:t>
      </w:r>
      <w:r w:rsidR="00247409" w:rsidRPr="00E95F41">
        <w:rPr>
          <w:lang w:val="en-US"/>
        </w:rPr>
        <w:t xml:space="preserve"> (i.e., in this case, the magnitude of the intervention effect) and should be reported independently of </w:t>
      </w:r>
      <w:r w:rsidR="007F60E2" w:rsidRPr="00E95F41">
        <w:rPr>
          <w:lang w:val="en-US"/>
        </w:rPr>
        <w:t>statistical significance</w:t>
      </w:r>
      <w:r w:rsidR="003F469F">
        <w:rPr>
          <w:lang w:val="en-US"/>
        </w:rPr>
        <w:t xml:space="preserve"> </w:t>
      </w:r>
      <w:r w:rsidR="003F469F">
        <w:rPr>
          <w:lang w:val="en-US"/>
        </w:rPr>
        <w:fldChar w:fldCharType="begin" w:fldLock="1"/>
      </w:r>
      <w:r w:rsidR="003F469F">
        <w:rPr>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e1276aed-96d4-45a1-8e9a-2e0f6373c175"]}],"mendeley":{"formattedCitation":"(Durlak, 2009)","plainTextFormattedCitation":"(Durlak, 2009)","previouslyFormattedCitation":"(Durlak, 2009)"},"properties":{"noteIndex":0},"schema":"https://github.com/citation-style-language/schema/raw/master/csl-citation.json"}</w:instrText>
      </w:r>
      <w:r w:rsidR="003F469F">
        <w:rPr>
          <w:lang w:val="en-US"/>
        </w:rPr>
        <w:fldChar w:fldCharType="separate"/>
      </w:r>
      <w:r w:rsidR="003F469F" w:rsidRPr="003F469F">
        <w:rPr>
          <w:noProof/>
          <w:lang w:val="en-US"/>
        </w:rPr>
        <w:t>(Durlak, 2009)</w:t>
      </w:r>
      <w:r w:rsidR="003F469F">
        <w:rPr>
          <w:lang w:val="en-US"/>
        </w:rPr>
        <w:fldChar w:fldCharType="end"/>
      </w:r>
      <w:r w:rsidR="007F60E2" w:rsidRPr="00E95F41">
        <w:rPr>
          <w:lang w:val="en-US"/>
        </w:rPr>
        <w:t xml:space="preserve">. </w:t>
      </w:r>
      <w:r w:rsidR="00764EAD" w:rsidRPr="00E95F41">
        <w:rPr>
          <w:lang w:val="en-US"/>
        </w:rPr>
        <w:t xml:space="preserve">Consistent with the </w:t>
      </w:r>
      <w:r w:rsidR="00211833" w:rsidRPr="00E95F41">
        <w:rPr>
          <w:lang w:val="en-US"/>
        </w:rPr>
        <w:t>reporting of confidence intervals for the mean,</w:t>
      </w:r>
      <w:r w:rsidR="00DC54C4" w:rsidRPr="00E95F41">
        <w:rPr>
          <w:lang w:val="en-US"/>
        </w:rPr>
        <w:t xml:space="preserve"> only a few studies </w:t>
      </w:r>
      <w:r w:rsidR="008B51AD" w:rsidRPr="00E95F41">
        <w:rPr>
          <w:lang w:val="en-US"/>
        </w:rPr>
        <w:t>(</w:t>
      </w:r>
      <w:r w:rsidR="008B51AD" w:rsidRPr="00E95F41">
        <w:rPr>
          <w:sz w:val="22"/>
          <w:lang w:val="en-US"/>
        </w:rPr>
        <w:t xml:space="preserve">14.29%) </w:t>
      </w:r>
      <w:r w:rsidR="00DC54C4" w:rsidRPr="00E95F41">
        <w:rPr>
          <w:lang w:val="en-US"/>
        </w:rPr>
        <w:t xml:space="preserve">reported the confidence interval for </w:t>
      </w:r>
      <w:r w:rsidR="00713E05" w:rsidRPr="00E95F41">
        <w:rPr>
          <w:lang w:val="en-US"/>
        </w:rPr>
        <w:t>the mean difference (i.e., differences between the means).</w:t>
      </w:r>
      <w:r w:rsidR="00EE56C9">
        <w:rPr>
          <w:lang w:val="en-US"/>
        </w:rPr>
        <w:t xml:space="preserve"> Please refer to the supplemental materials for more details (S</w:t>
      </w:r>
      <w:r w:rsidR="002C6148">
        <w:rPr>
          <w:lang w:val="en-US"/>
        </w:rPr>
        <w:t>3</w:t>
      </w:r>
      <w:r w:rsidR="00EE56C9">
        <w:rPr>
          <w:lang w:val="en-US"/>
        </w:rPr>
        <w:t>).</w:t>
      </w:r>
    </w:p>
    <w:p w14:paraId="4AC7E372" w14:textId="31F3E086" w:rsidR="003A0B01" w:rsidRPr="00E95F41" w:rsidRDefault="003A0B01" w:rsidP="000B4A67">
      <w:pPr>
        <w:ind w:firstLine="720"/>
        <w:rPr>
          <w:lang w:val="en-US"/>
        </w:rPr>
      </w:pPr>
      <w:r w:rsidRPr="00E95F41">
        <w:rPr>
          <w:lang w:val="en-US"/>
        </w:rPr>
        <w:t xml:space="preserve">The studies reported </w:t>
      </w:r>
      <w:r w:rsidR="00AD1DC6" w:rsidRPr="00E95F41">
        <w:rPr>
          <w:lang w:val="en-US"/>
        </w:rPr>
        <w:t>follow some of the best practice</w:t>
      </w:r>
      <w:r w:rsidR="00ED14CC" w:rsidRPr="00E95F41">
        <w:rPr>
          <w:lang w:val="en-US"/>
        </w:rPr>
        <w:t>s</w:t>
      </w:r>
      <w:r w:rsidR="00AD1DC6" w:rsidRPr="00E95F41">
        <w:rPr>
          <w:lang w:val="en-US"/>
        </w:rPr>
        <w:t xml:space="preserve"> in the report of results. These use sound analytical methods (e.g., ANOVA, ANCOVA), provide descriptive statistics, and provide the specific p-values and effect sizes. Additionally, the studies controlled for variables that are known to influence improvements after the implementation of an intervention (e.g., baseline reading skills). However, </w:t>
      </w:r>
      <w:r w:rsidR="00EF3200" w:rsidRPr="00E95F41">
        <w:rPr>
          <w:lang w:val="en-US"/>
        </w:rPr>
        <w:t xml:space="preserve">the studies could have presented Hedge’s G as the effect size index, which as has been </w:t>
      </w:r>
      <w:r w:rsidR="004116FF" w:rsidRPr="00E95F41">
        <w:rPr>
          <w:lang w:val="en-US"/>
        </w:rPr>
        <w:t>described</w:t>
      </w:r>
      <w:r w:rsidR="003A261D" w:rsidRPr="00E95F41">
        <w:rPr>
          <w:lang w:val="en-US"/>
        </w:rPr>
        <w:t xml:space="preserve"> as</w:t>
      </w:r>
      <w:r w:rsidR="00EF3200" w:rsidRPr="00E95F41">
        <w:rPr>
          <w:lang w:val="en-US"/>
        </w:rPr>
        <w:t xml:space="preserve"> an unbiased estimator of the true effect, and corrections appropriate for small sample sizes could have been used to avoid </w:t>
      </w:r>
      <w:r w:rsidR="00C701AA" w:rsidRPr="00E95F41">
        <w:rPr>
          <w:lang w:val="en-US"/>
        </w:rPr>
        <w:t>overestimating</w:t>
      </w:r>
      <w:r w:rsidR="00EF3200" w:rsidRPr="00E95F41">
        <w:rPr>
          <w:lang w:val="en-US"/>
        </w:rPr>
        <w:t xml:space="preserve"> the </w:t>
      </w:r>
      <w:r w:rsidR="00C701AA" w:rsidRPr="00E95F41">
        <w:rPr>
          <w:lang w:val="en-US"/>
        </w:rPr>
        <w:t xml:space="preserve">intervention’s </w:t>
      </w:r>
      <w:r w:rsidR="00EF3200" w:rsidRPr="00E95F41">
        <w:rPr>
          <w:lang w:val="en-US"/>
        </w:rPr>
        <w:t>effect.</w:t>
      </w:r>
      <w:r w:rsidR="002669B0" w:rsidRPr="00E95F41">
        <w:rPr>
          <w:lang w:val="en-US"/>
        </w:rPr>
        <w:t xml:space="preserve"> Confidence intervals were another</w:t>
      </w:r>
      <w:r w:rsidR="005D74CE" w:rsidRPr="00E95F41">
        <w:rPr>
          <w:lang w:val="en-US"/>
        </w:rPr>
        <w:t xml:space="preserve"> very important statistic that is missing </w:t>
      </w:r>
      <w:r w:rsidR="00FC1D13" w:rsidRPr="00E95F41">
        <w:rPr>
          <w:lang w:val="en-US"/>
        </w:rPr>
        <w:t>in most of the reviewed studies. As stated previously,</w:t>
      </w:r>
      <w:r w:rsidR="00B3546A" w:rsidRPr="00E95F41">
        <w:rPr>
          <w:lang w:val="en-US"/>
        </w:rPr>
        <w:t xml:space="preserve"> mean confidence intervals allow better estimation of the population means and mean difference confidence intervals allow to estimate the true difference between the groups as an interval that is more reliable across studies.</w:t>
      </w:r>
      <w:r w:rsidR="00844671" w:rsidRPr="00E95F41">
        <w:rPr>
          <w:lang w:val="en-US"/>
        </w:rPr>
        <w:t xml:space="preserve"> </w:t>
      </w:r>
    </w:p>
    <w:p w14:paraId="66ABAD82" w14:textId="52E934E1" w:rsidR="0066569F" w:rsidRPr="00E95F41" w:rsidRDefault="00F33E85" w:rsidP="005525C6">
      <w:pPr>
        <w:pStyle w:val="Heading2"/>
        <w:rPr>
          <w:lang w:val="en-US"/>
        </w:rPr>
      </w:pPr>
      <w:r w:rsidRPr="00E95F41">
        <w:rPr>
          <w:lang w:val="en-US"/>
        </w:rPr>
        <w:t>Study findings component</w:t>
      </w:r>
    </w:p>
    <w:p w14:paraId="34CE0E15" w14:textId="7506CAF8" w:rsidR="003A465D" w:rsidRPr="00E95F41" w:rsidRDefault="0091232D" w:rsidP="003A465D">
      <w:pPr>
        <w:rPr>
          <w:lang w:val="en-US"/>
        </w:rPr>
      </w:pPr>
      <w:r w:rsidRPr="00E95F41">
        <w:rPr>
          <w:lang w:val="en-US"/>
        </w:rPr>
        <w:t>The most common</w:t>
      </w:r>
      <w:r w:rsidR="00DA144F" w:rsidRPr="00E95F41">
        <w:rPr>
          <w:lang w:val="en-US"/>
        </w:rPr>
        <w:t>ly</w:t>
      </w:r>
      <w:r w:rsidRPr="00E95F41">
        <w:rPr>
          <w:lang w:val="en-US"/>
        </w:rPr>
        <w:t xml:space="preserve"> addressed reading skill</w:t>
      </w:r>
      <w:r w:rsidR="0072058A" w:rsidRPr="00E95F41">
        <w:rPr>
          <w:lang w:val="en-US"/>
        </w:rPr>
        <w:t>s</w:t>
      </w:r>
      <w:r w:rsidRPr="00E95F41">
        <w:rPr>
          <w:lang w:val="en-US"/>
        </w:rPr>
        <w:t xml:space="preserve"> were </w:t>
      </w:r>
      <w:r w:rsidR="00A6695F" w:rsidRPr="00E95F41">
        <w:rPr>
          <w:lang w:val="en-US"/>
        </w:rPr>
        <w:t xml:space="preserve">phonological skills (e.g., phonological awareness, phonemic awareness; </w:t>
      </w:r>
      <w:r w:rsidR="00194322" w:rsidRPr="00E95F41">
        <w:rPr>
          <w:sz w:val="22"/>
          <w:lang w:val="en-US"/>
        </w:rPr>
        <w:t>26.79%</w:t>
      </w:r>
      <w:r w:rsidR="00A6695F" w:rsidRPr="00E95F41">
        <w:rPr>
          <w:lang w:val="en-US"/>
        </w:rPr>
        <w:t xml:space="preserve">) and </w:t>
      </w:r>
      <w:r w:rsidRPr="00E95F41">
        <w:rPr>
          <w:lang w:val="en-US"/>
        </w:rPr>
        <w:t xml:space="preserve">word reading </w:t>
      </w:r>
      <w:r w:rsidR="001B30BF" w:rsidRPr="00E95F41">
        <w:rPr>
          <w:lang w:val="en-US"/>
        </w:rPr>
        <w:t>(</w:t>
      </w:r>
      <w:r w:rsidR="00194322" w:rsidRPr="00E95F41">
        <w:rPr>
          <w:sz w:val="22"/>
          <w:lang w:val="en-US"/>
        </w:rPr>
        <w:t>25%</w:t>
      </w:r>
      <w:r w:rsidR="001B30BF" w:rsidRPr="00E95F41">
        <w:rPr>
          <w:lang w:val="en-US"/>
        </w:rPr>
        <w:t>)</w:t>
      </w:r>
      <w:r w:rsidR="00A6695F" w:rsidRPr="00E95F41">
        <w:rPr>
          <w:lang w:val="en-US"/>
        </w:rPr>
        <w:t>.</w:t>
      </w:r>
      <w:r w:rsidR="000C5A4A" w:rsidRPr="00E95F41">
        <w:rPr>
          <w:lang w:val="en-US"/>
        </w:rPr>
        <w:t xml:space="preserve"> </w:t>
      </w:r>
      <w:r w:rsidR="007F132E" w:rsidRPr="00E95F41">
        <w:rPr>
          <w:lang w:val="en-US"/>
        </w:rPr>
        <w:t>Across the studies,</w:t>
      </w:r>
      <w:r w:rsidR="0054290C" w:rsidRPr="00E95F41">
        <w:rPr>
          <w:lang w:val="en-US"/>
        </w:rPr>
        <w:t xml:space="preserve"> word </w:t>
      </w:r>
      <w:r w:rsidR="0020706E" w:rsidRPr="00E95F41">
        <w:rPr>
          <w:lang w:val="en-US"/>
        </w:rPr>
        <w:t>reading</w:t>
      </w:r>
      <w:r w:rsidR="0054290C" w:rsidRPr="00E95F41">
        <w:rPr>
          <w:lang w:val="en-US"/>
        </w:rPr>
        <w:t xml:space="preserve"> and phonological skills </w:t>
      </w:r>
      <w:r w:rsidR="00BE24FF" w:rsidRPr="00E95F41">
        <w:rPr>
          <w:lang w:val="en-US"/>
        </w:rPr>
        <w:t>were the ones that showed the greatest improvement (</w:t>
      </w:r>
      <w:r w:rsidR="00DA481C" w:rsidRPr="00E95F41">
        <w:rPr>
          <w:sz w:val="22"/>
          <w:lang w:val="en-US"/>
        </w:rPr>
        <w:t>29.73%</w:t>
      </w:r>
      <w:r w:rsidR="00BE24FF" w:rsidRPr="00E95F41">
        <w:rPr>
          <w:lang w:val="en-US"/>
        </w:rPr>
        <w:t>) and (</w:t>
      </w:r>
      <w:r w:rsidR="00DA481C" w:rsidRPr="00E95F41">
        <w:rPr>
          <w:sz w:val="22"/>
          <w:lang w:val="en-US"/>
        </w:rPr>
        <w:t>16.22</w:t>
      </w:r>
      <w:r w:rsidR="00D71B89" w:rsidRPr="00E95F41">
        <w:rPr>
          <w:sz w:val="22"/>
          <w:lang w:val="en-US"/>
        </w:rPr>
        <w:t>%</w:t>
      </w:r>
      <w:r w:rsidR="00BE24FF" w:rsidRPr="00E95F41">
        <w:rPr>
          <w:lang w:val="en-US"/>
        </w:rPr>
        <w:t>), respectively.</w:t>
      </w:r>
      <w:r w:rsidR="00502C6B" w:rsidRPr="00E95F41">
        <w:rPr>
          <w:lang w:val="en-US"/>
        </w:rPr>
        <w:t xml:space="preserve"> </w:t>
      </w:r>
      <w:r w:rsidR="00D321C1" w:rsidRPr="00E95F41">
        <w:rPr>
          <w:lang w:val="en-US"/>
        </w:rPr>
        <w:t xml:space="preserve">The effect sizes evidenced medium </w:t>
      </w:r>
      <w:r w:rsidR="002A19CA" w:rsidRPr="00E95F41">
        <w:rPr>
          <w:lang w:val="en-US"/>
        </w:rPr>
        <w:t>(</w:t>
      </w:r>
      <w:r w:rsidR="00264F90" w:rsidRPr="00E95F41">
        <w:rPr>
          <w:lang w:val="en-US"/>
        </w:rPr>
        <w:t>68.75%</w:t>
      </w:r>
      <w:r w:rsidR="002A19CA" w:rsidRPr="00E95F41">
        <w:rPr>
          <w:lang w:val="en-US"/>
        </w:rPr>
        <w:t xml:space="preserve">) and </w:t>
      </w:r>
      <w:r w:rsidR="00D321C1" w:rsidRPr="00E95F41">
        <w:rPr>
          <w:lang w:val="en-US"/>
        </w:rPr>
        <w:t xml:space="preserve">large </w:t>
      </w:r>
      <w:r w:rsidR="002A19CA" w:rsidRPr="00E95F41">
        <w:rPr>
          <w:lang w:val="en-US"/>
        </w:rPr>
        <w:t>(</w:t>
      </w:r>
      <w:r w:rsidR="00264F90" w:rsidRPr="00E95F41">
        <w:rPr>
          <w:lang w:val="en-US"/>
        </w:rPr>
        <w:t>81.25%</w:t>
      </w:r>
      <w:r w:rsidR="002A19CA" w:rsidRPr="00E95F41">
        <w:rPr>
          <w:lang w:val="en-US"/>
        </w:rPr>
        <w:t xml:space="preserve">) </w:t>
      </w:r>
      <w:r w:rsidR="00D321C1" w:rsidRPr="00E95F41">
        <w:rPr>
          <w:lang w:val="en-US"/>
        </w:rPr>
        <w:t>intervention effects across all reading skills that showed improvements</w:t>
      </w:r>
      <w:r w:rsidR="00055AD1" w:rsidRPr="00E95F41">
        <w:rPr>
          <w:lang w:val="en-US"/>
        </w:rPr>
        <w:t xml:space="preserve"> across all studies</w:t>
      </w:r>
      <w:r w:rsidR="00D321C1" w:rsidRPr="00E95F41">
        <w:rPr>
          <w:lang w:val="en-US"/>
        </w:rPr>
        <w:t>.</w:t>
      </w:r>
      <w:r w:rsidR="00015A6E" w:rsidRPr="00E95F41">
        <w:rPr>
          <w:lang w:val="en-US"/>
        </w:rPr>
        <w:t xml:space="preserve"> The</w:t>
      </w:r>
      <w:r w:rsidR="00CD1A21" w:rsidRPr="00E95F41">
        <w:rPr>
          <w:lang w:val="en-US"/>
        </w:rPr>
        <w:t xml:space="preserve"> </w:t>
      </w:r>
      <w:r w:rsidR="00CD1A21" w:rsidRPr="00E95F41">
        <w:rPr>
          <w:lang w:val="en-US"/>
        </w:rPr>
        <w:lastRenderedPageBreak/>
        <w:t>classification</w:t>
      </w:r>
      <w:r w:rsidR="00CD24CC" w:rsidRPr="00E95F41">
        <w:rPr>
          <w:lang w:val="en-US"/>
        </w:rPr>
        <w:t>s</w:t>
      </w:r>
      <w:r w:rsidR="00CD1A21" w:rsidRPr="00E95F41">
        <w:rPr>
          <w:lang w:val="en-US"/>
        </w:rPr>
        <w:t xml:space="preserve"> of the effect </w:t>
      </w:r>
      <w:r w:rsidR="00015A6E" w:rsidRPr="00E95F41">
        <w:rPr>
          <w:lang w:val="en-US"/>
        </w:rPr>
        <w:t>sizes were interpreted following the general guidelines provided by</w:t>
      </w:r>
      <w:r w:rsidR="003F469F">
        <w:rPr>
          <w:lang w:val="en-US"/>
        </w:rPr>
        <w:t xml:space="preserve"> </w:t>
      </w:r>
      <w:r w:rsidR="003F469F">
        <w:rPr>
          <w:lang w:val="en-US"/>
        </w:rPr>
        <w:fldChar w:fldCharType="begin" w:fldLock="1"/>
      </w:r>
      <w:r w:rsidR="00C574A0">
        <w:rPr>
          <w:lang w:val="en-US"/>
        </w:rPr>
        <w:instrText>ADDIN CSL_CITATION {"citationItems":[{"id":"ITEM-1","itemData":{"ISBN":"0805802835","author":[{"dropping-particle":"","family":"Cohen","given":"Jacob","non-dropping-particle":"","parse-names":false,"suffix":""}],"edition":"2","id":"ITEM-1","issued":{"date-parts":[["1988"]]},"publisher":"Lawrence Erlbaum Associates","title":"Statistical Power Analysis for the Behavioral Sciences","type":"book"},"uris":["http://www.mendeley.com/documents/?uuid=5370d28b-c9a3-4dcc-acd1-69bd1d5fe043"]}],"mendeley":{"formattedCitation":"(Cohen, 1988)","manualFormatting":"Cohen, 1988)","plainTextFormattedCitation":"(Cohen, 1988)","previouslyFormattedCitation":"(Cohen, 1988)"},"properties":{"noteIndex":0},"schema":"https://github.com/citation-style-language/schema/raw/master/csl-citation.json"}</w:instrText>
      </w:r>
      <w:r w:rsidR="003F469F">
        <w:rPr>
          <w:lang w:val="en-US"/>
        </w:rPr>
        <w:fldChar w:fldCharType="separate"/>
      </w:r>
      <w:r w:rsidR="003F469F" w:rsidRPr="003F469F">
        <w:rPr>
          <w:noProof/>
          <w:lang w:val="en-US"/>
        </w:rPr>
        <w:t>Cohen, 1988)</w:t>
      </w:r>
      <w:r w:rsidR="003F469F">
        <w:rPr>
          <w:lang w:val="en-US"/>
        </w:rPr>
        <w:fldChar w:fldCharType="end"/>
      </w:r>
      <w:r w:rsidR="00015A6E" w:rsidRPr="00E95F41">
        <w:rPr>
          <w:lang w:val="en-US"/>
        </w:rPr>
        <w:t>.</w:t>
      </w:r>
      <w:r w:rsidR="00D321C1" w:rsidRPr="00E95F41">
        <w:rPr>
          <w:lang w:val="en-US"/>
        </w:rPr>
        <w:t xml:space="preserve"> </w:t>
      </w:r>
      <w:r w:rsidR="00626B15" w:rsidRPr="00E95F41">
        <w:rPr>
          <w:lang w:val="en-US"/>
        </w:rPr>
        <w:t xml:space="preserve">Many </w:t>
      </w:r>
      <w:r w:rsidR="0071424A" w:rsidRPr="00E95F41">
        <w:rPr>
          <w:lang w:val="en-US"/>
        </w:rPr>
        <w:t xml:space="preserve">studies reported </w:t>
      </w:r>
      <w:r w:rsidR="001609C3" w:rsidRPr="00E95F41">
        <w:rPr>
          <w:lang w:val="en-US"/>
        </w:rPr>
        <w:t>interventions having an effect on all targeted skills (33.33%)</w:t>
      </w:r>
      <w:r w:rsidR="00626B15" w:rsidRPr="00E95F41">
        <w:rPr>
          <w:lang w:val="en-US"/>
        </w:rPr>
        <w:t>, but most reported not being able to improve at least one reading skill.</w:t>
      </w:r>
      <w:r w:rsidR="0019024E" w:rsidRPr="00E95F41">
        <w:rPr>
          <w:lang w:val="en-US"/>
        </w:rPr>
        <w:t xml:space="preserve"> </w:t>
      </w:r>
      <w:r w:rsidR="00626B15" w:rsidRPr="00E95F41">
        <w:rPr>
          <w:lang w:val="en-US"/>
        </w:rPr>
        <w:t>P</w:t>
      </w:r>
      <w:r w:rsidR="00E22410" w:rsidRPr="00E95F41">
        <w:rPr>
          <w:lang w:val="en-US"/>
        </w:rPr>
        <w:t xml:space="preserve">honological skills were </w:t>
      </w:r>
      <w:r w:rsidR="0019024E" w:rsidRPr="00E95F41">
        <w:rPr>
          <w:lang w:val="en-US"/>
        </w:rPr>
        <w:t xml:space="preserve">also the </w:t>
      </w:r>
      <w:r w:rsidR="00E22410" w:rsidRPr="00E95F41">
        <w:rPr>
          <w:lang w:val="en-US"/>
        </w:rPr>
        <w:t xml:space="preserve">reading </w:t>
      </w:r>
      <w:r w:rsidR="004C78C3" w:rsidRPr="00E95F41">
        <w:rPr>
          <w:lang w:val="en-US"/>
        </w:rPr>
        <w:t xml:space="preserve">skill </w:t>
      </w:r>
      <w:r w:rsidR="00E22410" w:rsidRPr="00E95F41">
        <w:rPr>
          <w:lang w:val="en-US"/>
        </w:rPr>
        <w:t xml:space="preserve">that most interventions failed to </w:t>
      </w:r>
      <w:r w:rsidR="00DA20E9" w:rsidRPr="00E95F41">
        <w:rPr>
          <w:lang w:val="en-US"/>
        </w:rPr>
        <w:t xml:space="preserve">show </w:t>
      </w:r>
      <w:r w:rsidR="00E22410" w:rsidRPr="00E95F41">
        <w:rPr>
          <w:lang w:val="en-US"/>
        </w:rPr>
        <w:t>improve</w:t>
      </w:r>
      <w:r w:rsidR="0049779C" w:rsidRPr="00E95F41">
        <w:rPr>
          <w:lang w:val="en-US"/>
        </w:rPr>
        <w:t>me</w:t>
      </w:r>
      <w:r w:rsidR="00DA20E9" w:rsidRPr="00E95F41">
        <w:rPr>
          <w:lang w:val="en-US"/>
        </w:rPr>
        <w:t>nts on</w:t>
      </w:r>
      <w:r w:rsidR="00E22410" w:rsidRPr="00E95F41">
        <w:rPr>
          <w:lang w:val="en-US"/>
        </w:rPr>
        <w:t xml:space="preserve"> (</w:t>
      </w:r>
      <w:r w:rsidR="007B0E30" w:rsidRPr="00E95F41">
        <w:rPr>
          <w:sz w:val="22"/>
          <w:lang w:val="en-US"/>
        </w:rPr>
        <w:t>16.67%</w:t>
      </w:r>
      <w:r w:rsidR="00E22410" w:rsidRPr="00E95F41">
        <w:rPr>
          <w:lang w:val="en-US"/>
        </w:rPr>
        <w:t>).</w:t>
      </w:r>
      <w:r w:rsidR="007A5975" w:rsidRPr="00E95F41">
        <w:rPr>
          <w:lang w:val="en-US"/>
        </w:rPr>
        <w:t xml:space="preserve"> This apparent contradiction is due to how the original reported reading skills</w:t>
      </w:r>
      <w:r w:rsidR="00E22410" w:rsidRPr="00E95F41">
        <w:rPr>
          <w:lang w:val="en-US"/>
        </w:rPr>
        <w:t xml:space="preserve"> </w:t>
      </w:r>
      <w:r w:rsidR="007A5975" w:rsidRPr="00E95F41">
        <w:rPr>
          <w:lang w:val="en-US"/>
        </w:rPr>
        <w:t>were coded. Most studies targeted one or more components of phonological skills</w:t>
      </w:r>
      <w:r w:rsidR="007A0BB7" w:rsidRPr="00E95F41">
        <w:rPr>
          <w:lang w:val="en-US"/>
        </w:rPr>
        <w:t xml:space="preserve"> and s</w:t>
      </w:r>
      <w:r w:rsidR="008B2960" w:rsidRPr="00E95F41">
        <w:rPr>
          <w:lang w:val="en-US"/>
        </w:rPr>
        <w:t xml:space="preserve">ome of </w:t>
      </w:r>
      <w:r w:rsidR="007A0BB7" w:rsidRPr="00E95F41">
        <w:rPr>
          <w:lang w:val="en-US"/>
        </w:rPr>
        <w:t xml:space="preserve">these </w:t>
      </w:r>
      <w:r w:rsidR="008B2960" w:rsidRPr="00E95F41">
        <w:rPr>
          <w:lang w:val="en-US"/>
        </w:rPr>
        <w:t>components sho</w:t>
      </w:r>
      <w:r w:rsidR="00C23248" w:rsidRPr="00E95F41">
        <w:rPr>
          <w:lang w:val="en-US"/>
        </w:rPr>
        <w:t>w</w:t>
      </w:r>
      <w:r w:rsidR="008B2960" w:rsidRPr="00E95F41">
        <w:rPr>
          <w:lang w:val="en-US"/>
        </w:rPr>
        <w:t>ed improvements while other</w:t>
      </w:r>
      <w:r w:rsidR="00AE454F" w:rsidRPr="00E95F41">
        <w:rPr>
          <w:lang w:val="en-US"/>
        </w:rPr>
        <w:t>s</w:t>
      </w:r>
      <w:r w:rsidR="008B2960" w:rsidRPr="00E95F41">
        <w:rPr>
          <w:lang w:val="en-US"/>
        </w:rPr>
        <w:t xml:space="preserve"> did not</w:t>
      </w:r>
      <w:r w:rsidR="001F7E7F" w:rsidRPr="00E95F41">
        <w:rPr>
          <w:lang w:val="en-US"/>
        </w:rPr>
        <w:t>.</w:t>
      </w:r>
      <w:r w:rsidR="00166B5E">
        <w:rPr>
          <w:lang w:val="en-US"/>
        </w:rPr>
        <w:t xml:space="preserve"> Please refer to the supplemental materials for more details (S</w:t>
      </w:r>
      <w:r w:rsidR="0084447D">
        <w:rPr>
          <w:lang w:val="en-US"/>
        </w:rPr>
        <w:t>4</w:t>
      </w:r>
      <w:r w:rsidR="00166B5E">
        <w:rPr>
          <w:lang w:val="en-US"/>
        </w:rPr>
        <w:t>).</w:t>
      </w:r>
    </w:p>
    <w:p w14:paraId="64EB3FEF" w14:textId="7664B3AB" w:rsidR="00FF6AD7" w:rsidRPr="00E95F41" w:rsidRDefault="00115654" w:rsidP="00011E02">
      <w:pPr>
        <w:rPr>
          <w:lang w:val="en-US"/>
        </w:rPr>
      </w:pPr>
      <w:r w:rsidRPr="00E95F41">
        <w:rPr>
          <w:lang w:val="en-US"/>
        </w:rPr>
        <w:tab/>
      </w:r>
      <w:r w:rsidR="00015A6E" w:rsidRPr="00E95F41">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E95F41">
        <w:rPr>
          <w:lang w:val="en-US"/>
        </w:rPr>
        <w:t xml:space="preserve"> </w:t>
      </w:r>
      <w:r w:rsidR="006A29EA" w:rsidRPr="00E95F41">
        <w:rPr>
          <w:lang w:val="en-US"/>
        </w:rPr>
        <w:t xml:space="preserve">The </w:t>
      </w:r>
      <w:r w:rsidR="00A234A7" w:rsidRPr="00E95F41">
        <w:rPr>
          <w:lang w:val="en-US"/>
        </w:rPr>
        <w:t xml:space="preserve">particular skills that </w:t>
      </w:r>
      <w:r w:rsidR="00295D79" w:rsidRPr="00E95F41">
        <w:rPr>
          <w:lang w:val="en-US"/>
        </w:rPr>
        <w:t xml:space="preserve">participants </w:t>
      </w:r>
      <w:r w:rsidR="00A234A7" w:rsidRPr="00E95F41">
        <w:rPr>
          <w:lang w:val="en-US"/>
        </w:rPr>
        <w:t>show</w:t>
      </w:r>
      <w:r w:rsidR="00295D79" w:rsidRPr="00E95F41">
        <w:rPr>
          <w:lang w:val="en-US"/>
        </w:rPr>
        <w:t>ed</w:t>
      </w:r>
      <w:r w:rsidR="00A234A7" w:rsidRPr="00E95F41">
        <w:rPr>
          <w:lang w:val="en-US"/>
        </w:rPr>
        <w:t xml:space="preserve"> improvement</w:t>
      </w:r>
      <w:r w:rsidR="00295D79" w:rsidRPr="00E95F41">
        <w:rPr>
          <w:lang w:val="en-US"/>
        </w:rPr>
        <w:t>s on</w:t>
      </w:r>
      <w:r w:rsidR="00A234A7" w:rsidRPr="00E95F41">
        <w:rPr>
          <w:lang w:val="en-US"/>
        </w:rPr>
        <w:t xml:space="preserve"> are </w:t>
      </w:r>
      <w:r w:rsidR="006A29EA" w:rsidRPr="00E95F41">
        <w:rPr>
          <w:lang w:val="en-US"/>
        </w:rPr>
        <w:t xml:space="preserve">consistent with </w:t>
      </w:r>
      <w:r w:rsidR="00295D79" w:rsidRPr="00E95F41">
        <w:rPr>
          <w:lang w:val="en-US"/>
        </w:rPr>
        <w:t>their</w:t>
      </w:r>
      <w:r w:rsidR="003C5EF0" w:rsidRPr="00E95F41">
        <w:rPr>
          <w:lang w:val="en-US"/>
        </w:rPr>
        <w:t xml:space="preserve"> development</w:t>
      </w:r>
      <w:r w:rsidR="006A29EA" w:rsidRPr="00E95F41">
        <w:rPr>
          <w:lang w:val="en-US"/>
        </w:rPr>
        <w:t xml:space="preserve"> level, given they were mostly young children in primary grades.</w:t>
      </w:r>
      <w:r w:rsidR="00A91B49" w:rsidRPr="00E95F41">
        <w:rPr>
          <w:lang w:val="en-US"/>
        </w:rPr>
        <w:t xml:space="preserve"> </w:t>
      </w:r>
      <w:r w:rsidR="00FF30BD" w:rsidRPr="00E95F41">
        <w:rPr>
          <w:lang w:val="en-US"/>
        </w:rPr>
        <w:t xml:space="preserve">The fact that most interventions failed to have an effect on some of the targeted skills demonstrates inconsistencies in the intervention’s efficacy. </w:t>
      </w:r>
      <w:r w:rsidR="00881C00" w:rsidRPr="00E95F41">
        <w:rPr>
          <w:lang w:val="en-US"/>
        </w:rPr>
        <w:t>It seems these are better at improving some basic reading skills that other</w:t>
      </w:r>
      <w:r w:rsidR="003F3791" w:rsidRPr="00E95F41">
        <w:rPr>
          <w:lang w:val="en-US"/>
        </w:rPr>
        <w:t>s</w:t>
      </w:r>
      <w:r w:rsidR="00881C00" w:rsidRPr="00E95F41">
        <w:rPr>
          <w:lang w:val="en-US"/>
        </w:rPr>
        <w:t>, particularly within the domain of phonological skills.</w:t>
      </w:r>
      <w:r w:rsidR="00BE792C" w:rsidRPr="00E95F41">
        <w:rPr>
          <w:lang w:val="en-US"/>
        </w:rPr>
        <w:t xml:space="preserve"> </w:t>
      </w:r>
    </w:p>
    <w:p w14:paraId="0E2F7585" w14:textId="5182E77C" w:rsidR="0090201C" w:rsidRPr="00E95F41" w:rsidRDefault="00FF6AD7" w:rsidP="00FF6AD7">
      <w:pPr>
        <w:pStyle w:val="Heading2"/>
        <w:rPr>
          <w:lang w:val="en-US"/>
        </w:rPr>
      </w:pPr>
      <w:r w:rsidRPr="00E95F41">
        <w:rPr>
          <w:lang w:val="en-US"/>
        </w:rPr>
        <w:t>Conclusion</w:t>
      </w:r>
    </w:p>
    <w:p w14:paraId="607141F6" w14:textId="2EE950DE" w:rsidR="001733B3" w:rsidRPr="00E95F41" w:rsidRDefault="00AB3B47" w:rsidP="001733B3">
      <w:pPr>
        <w:pStyle w:val="APA-texto"/>
        <w:rPr>
          <w:b/>
          <w:lang w:val="en-US"/>
        </w:rPr>
      </w:pPr>
      <w:r w:rsidRPr="00E95F41">
        <w:rPr>
          <w:lang w:val="en-US"/>
        </w:rPr>
        <w:tab/>
      </w:r>
      <w:r w:rsidR="00885A45" w:rsidRPr="00E95F41">
        <w:rPr>
          <w:lang w:val="en-US"/>
        </w:rPr>
        <w:t xml:space="preserve">Technology-based reading interventions are being developed as a complementary tool to address </w:t>
      </w:r>
      <w:r w:rsidR="00090E29" w:rsidRPr="00E95F41">
        <w:rPr>
          <w:lang w:val="en-US"/>
        </w:rPr>
        <w:t>these important skills</w:t>
      </w:r>
      <w:r w:rsidR="00885A45" w:rsidRPr="00E95F41">
        <w:rPr>
          <w:lang w:val="en-US"/>
        </w:rPr>
        <w:t>.</w:t>
      </w:r>
      <w:r w:rsidR="005F6923" w:rsidRPr="00E95F41">
        <w:rPr>
          <w:lang w:val="en-US"/>
        </w:rPr>
        <w:t xml:space="preserve"> The findings of this systematic review suggest </w:t>
      </w:r>
      <w:r w:rsidR="00A30054" w:rsidRPr="00E95F41">
        <w:rPr>
          <w:lang w:val="en-US"/>
        </w:rPr>
        <w:t xml:space="preserve">there are many different options when it comes to </w:t>
      </w:r>
      <w:r w:rsidR="005F6923" w:rsidRPr="00E95F41">
        <w:rPr>
          <w:lang w:val="en-US"/>
        </w:rPr>
        <w:t xml:space="preserve">technology-based interventions </w:t>
      </w:r>
      <w:r w:rsidR="00A30054" w:rsidRPr="00E95F41">
        <w:rPr>
          <w:lang w:val="en-US"/>
        </w:rPr>
        <w:t xml:space="preserve">and these </w:t>
      </w:r>
      <w:r w:rsidR="00DC47DC" w:rsidRPr="00E95F41">
        <w:rPr>
          <w:lang w:val="en-US"/>
        </w:rPr>
        <w:t>have great potential for improving reading skills</w:t>
      </w:r>
      <w:r w:rsidR="003D5D77" w:rsidRPr="00E95F41">
        <w:rPr>
          <w:lang w:val="en-US"/>
        </w:rPr>
        <w:t>. Studies that test these implement strong designs</w:t>
      </w:r>
      <w:r w:rsidR="005832AC" w:rsidRPr="00E95F41">
        <w:rPr>
          <w:lang w:val="en-US"/>
        </w:rPr>
        <w:t>, conduct strong statistical analyses</w:t>
      </w:r>
      <w:r w:rsidR="00FE5D49" w:rsidRPr="00E95F41">
        <w:rPr>
          <w:lang w:val="en-US"/>
        </w:rPr>
        <w:t xml:space="preserve"> and comply with good </w:t>
      </w:r>
      <w:r w:rsidR="002A2197" w:rsidRPr="00E95F41">
        <w:rPr>
          <w:lang w:val="en-US"/>
        </w:rPr>
        <w:t xml:space="preserve">statistics </w:t>
      </w:r>
      <w:r w:rsidR="00FE5D49" w:rsidRPr="00E95F41">
        <w:rPr>
          <w:lang w:val="en-US"/>
        </w:rPr>
        <w:t>reporting standards</w:t>
      </w:r>
      <w:r w:rsidR="000C7869" w:rsidRPr="00E95F41">
        <w:rPr>
          <w:lang w:val="en-US"/>
        </w:rPr>
        <w:t xml:space="preserve">. </w:t>
      </w:r>
      <w:r w:rsidR="00940787" w:rsidRPr="00E95F41">
        <w:rPr>
          <w:lang w:val="en-US"/>
        </w:rPr>
        <w:t xml:space="preserve">Furthermore, these </w:t>
      </w:r>
      <w:r w:rsidR="00731CCB" w:rsidRPr="00E95F41">
        <w:rPr>
          <w:lang w:val="en-US"/>
        </w:rPr>
        <w:t>interventions</w:t>
      </w:r>
      <w:r w:rsidR="00940787" w:rsidRPr="00E95F41">
        <w:rPr>
          <w:lang w:val="en-US"/>
        </w:rPr>
        <w:t xml:space="preserve"> have been tested </w:t>
      </w:r>
      <w:r w:rsidR="008B79AB" w:rsidRPr="00E95F41">
        <w:rPr>
          <w:lang w:val="en-US"/>
        </w:rPr>
        <w:t>with short sessions</w:t>
      </w:r>
      <w:r w:rsidR="00531173" w:rsidRPr="00E95F41">
        <w:rPr>
          <w:lang w:val="en-US"/>
        </w:rPr>
        <w:t xml:space="preserve"> and in groups which suggest </w:t>
      </w:r>
      <w:r w:rsidR="00B50DEC" w:rsidRPr="00E95F41">
        <w:rPr>
          <w:lang w:val="en-US"/>
        </w:rPr>
        <w:t xml:space="preserve">these may be </w:t>
      </w:r>
      <w:r w:rsidR="00731CCB" w:rsidRPr="00E95F41">
        <w:rPr>
          <w:lang w:val="en-US"/>
        </w:rPr>
        <w:t>viable</w:t>
      </w:r>
      <w:r w:rsidR="00940787" w:rsidRPr="00E95F41">
        <w:rPr>
          <w:lang w:val="en-US"/>
        </w:rPr>
        <w:t xml:space="preserve"> </w:t>
      </w:r>
      <w:r w:rsidR="00531173" w:rsidRPr="00E95F41">
        <w:rPr>
          <w:lang w:val="en-US"/>
        </w:rPr>
        <w:t>in real-world scenarios.</w:t>
      </w:r>
      <w:r w:rsidR="00B1446B" w:rsidRPr="00E95F41">
        <w:rPr>
          <w:lang w:val="en-US"/>
        </w:rPr>
        <w:t xml:space="preserve"> </w:t>
      </w:r>
      <w:r w:rsidR="00F445ED" w:rsidRPr="00E95F41">
        <w:rPr>
          <w:lang w:val="en-US"/>
        </w:rPr>
        <w:t>I</w:t>
      </w:r>
      <w:r w:rsidR="003E01B6" w:rsidRPr="00E95F41">
        <w:rPr>
          <w:lang w:val="en-US"/>
        </w:rPr>
        <w:t>n the context of Puerto Rico</w:t>
      </w:r>
      <w:r w:rsidR="00FB01D4" w:rsidRPr="00E95F41">
        <w:rPr>
          <w:lang w:val="en-US"/>
        </w:rPr>
        <w:t xml:space="preserve"> </w:t>
      </w:r>
      <w:r w:rsidR="00F445ED" w:rsidRPr="00E95F41">
        <w:rPr>
          <w:lang w:val="en-US"/>
        </w:rPr>
        <w:t xml:space="preserve">viability is very important </w:t>
      </w:r>
      <w:r w:rsidR="00FB01D4" w:rsidRPr="00E95F41">
        <w:rPr>
          <w:lang w:val="en-US"/>
        </w:rPr>
        <w:t xml:space="preserve">as the </w:t>
      </w:r>
      <w:r w:rsidR="00FB01D4" w:rsidRPr="00E95F41">
        <w:rPr>
          <w:lang w:val="en-US"/>
        </w:rPr>
        <w:lastRenderedPageBreak/>
        <w:t>limited access to resources and the</w:t>
      </w:r>
      <w:r w:rsidR="003A2199" w:rsidRPr="00E95F41">
        <w:rPr>
          <w:lang w:val="en-US"/>
        </w:rPr>
        <w:t xml:space="preserve"> high prevalence of this population </w:t>
      </w:r>
      <w:r w:rsidR="003A2199" w:rsidRPr="00E95F41">
        <w:rPr>
          <w:lang w:val="en-US"/>
        </w:rPr>
        <w:fldChar w:fldCharType="begin" w:fldLock="1"/>
      </w:r>
      <w:r w:rsidR="003A2199" w:rsidRPr="00E95F41">
        <w:rPr>
          <w:lang w:val="en-US"/>
        </w:rPr>
        <w:instrText>ADDIN CSL_CITATION {"citationItems":[{"id":"ITEM-1","itemData":{"author":[{"dropping-particle":"","family":"Disdier</w:instrText>
      </w:r>
      <w:r w:rsidR="003A2199" w:rsidRPr="00E95F41">
        <w:rPr>
          <w:rFonts w:ascii="Cambria Math" w:hAnsi="Cambria Math" w:cs="Cambria Math"/>
          <w:lang w:val="en-US"/>
        </w:rPr>
        <w:instrText>‐</w:instrText>
      </w:r>
      <w:r w:rsidR="003A2199" w:rsidRPr="00E95F41">
        <w:rPr>
          <w:lang w:val="en-US"/>
        </w:rPr>
        <w:instrText>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lainText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eviouslyFormattedCitation":"(Disdier</w:instrText>
      </w:r>
      <w:r w:rsidR="003A2199" w:rsidRPr="00E95F41">
        <w:rPr>
          <w:rFonts w:ascii="Cambria Math" w:hAnsi="Cambria Math" w:cs="Cambria Math"/>
          <w:lang w:val="en-US"/>
        </w:rPr>
        <w:instrText>‐</w:instrText>
      </w:r>
      <w:r w:rsidR="003A2199" w:rsidRPr="00E95F41">
        <w:rPr>
          <w:lang w:val="en-US"/>
        </w:rPr>
        <w:instrText>Flores &amp; Jara Castro, 2017)"},"properties":{"noteIndex":0},"schema":"https://github.com/citation-style-language/schema/raw/master/csl-citation.json"}</w:instrText>
      </w:r>
      <w:r w:rsidR="003A2199" w:rsidRPr="00E95F41">
        <w:rPr>
          <w:lang w:val="en-US"/>
        </w:rPr>
        <w:fldChar w:fldCharType="separate"/>
      </w:r>
      <w:r w:rsidR="003A2199" w:rsidRPr="00E95F41">
        <w:rPr>
          <w:noProof/>
          <w:lang w:val="en-US"/>
        </w:rPr>
        <w:t>(Disdier</w:t>
      </w:r>
      <w:r w:rsidR="003A2199" w:rsidRPr="00E95F41">
        <w:rPr>
          <w:rFonts w:ascii="Cambria Math" w:hAnsi="Cambria Math" w:cs="Cambria Math"/>
          <w:noProof/>
          <w:lang w:val="en-US"/>
        </w:rPr>
        <w:t>‐</w:t>
      </w:r>
      <w:r w:rsidR="003A2199" w:rsidRPr="00E95F41">
        <w:rPr>
          <w:noProof/>
          <w:lang w:val="en-US"/>
        </w:rPr>
        <w:t>Flores &amp; Jara Castro, 2017)</w:t>
      </w:r>
      <w:r w:rsidR="003A2199" w:rsidRPr="00E95F41">
        <w:rPr>
          <w:lang w:val="en-US"/>
        </w:rPr>
        <w:fldChar w:fldCharType="end"/>
      </w:r>
      <w:r w:rsidR="003A2199" w:rsidRPr="00E95F41">
        <w:rPr>
          <w:lang w:val="en-US"/>
        </w:rPr>
        <w:t xml:space="preserve"> </w:t>
      </w:r>
      <w:r w:rsidR="00F445ED" w:rsidRPr="00E95F41">
        <w:rPr>
          <w:lang w:val="en-US"/>
        </w:rPr>
        <w:t xml:space="preserve">requires </w:t>
      </w:r>
      <w:r w:rsidR="001733B3" w:rsidRPr="00E95F41">
        <w:rPr>
          <w:lang w:val="en-US"/>
        </w:rPr>
        <w:t>cost-effectively</w:t>
      </w:r>
      <w:r w:rsidR="00F445ED" w:rsidRPr="00E95F41">
        <w:rPr>
          <w:lang w:val="en-US"/>
        </w:rPr>
        <w:t xml:space="preserve"> tools to address this population</w:t>
      </w:r>
      <w:r w:rsidR="003B2BB9" w:rsidRPr="00E95F41">
        <w:rPr>
          <w:lang w:val="en-US"/>
        </w:rPr>
        <w:t>’s needs</w:t>
      </w:r>
      <w:r w:rsidR="001733B3" w:rsidRPr="00E95F41">
        <w:rPr>
          <w:lang w:val="en-US"/>
        </w:rPr>
        <w:t>.</w:t>
      </w:r>
    </w:p>
    <w:p w14:paraId="1CF4C10E" w14:textId="77777777" w:rsidR="00377D45" w:rsidRDefault="004A2DF1" w:rsidP="00731CCB">
      <w:pPr>
        <w:pStyle w:val="APA-texto"/>
      </w:pPr>
      <w:r w:rsidRPr="00E95F41">
        <w:t xml:space="preserve">The findings also suggest that </w:t>
      </w:r>
      <w:r w:rsidR="00882D62" w:rsidRPr="00E95F41">
        <w:t xml:space="preserve">many studies do not use </w:t>
      </w:r>
      <w:r w:rsidR="002B7A8F" w:rsidRPr="00E95F41">
        <w:t xml:space="preserve">sampling schemes that allow generalizations to the population. Confidence intervals are also </w:t>
      </w:r>
      <w:r w:rsidR="00BF7EC4" w:rsidRPr="00E95F41">
        <w:t>missing,</w:t>
      </w:r>
      <w:r w:rsidR="00560B9A" w:rsidRPr="00E95F41">
        <w:t xml:space="preserve"> and this </w:t>
      </w:r>
      <w:r w:rsidR="000538D0" w:rsidRPr="00E95F41">
        <w:t xml:space="preserve">is a </w:t>
      </w:r>
      <w:r w:rsidR="00560B9A" w:rsidRPr="00E95F41">
        <w:t>very important statistics because</w:t>
      </w:r>
      <w:r w:rsidR="00B52EC9" w:rsidRPr="00E95F41">
        <w:t xml:space="preserve"> </w:t>
      </w:r>
      <w:r w:rsidR="00805300" w:rsidRPr="00E95F41">
        <w:t>it would allow</w:t>
      </w:r>
      <w:r w:rsidR="004A5C88" w:rsidRPr="00E95F41">
        <w:t xml:space="preserve"> to better estimate the improvements caused by the interventions</w:t>
      </w:r>
      <w:r w:rsidR="000538D0" w:rsidRPr="00E95F41">
        <w:t>.</w:t>
      </w:r>
      <w:r w:rsidR="00B52EC9" w:rsidRPr="00E95F41">
        <w:t xml:space="preserve"> </w:t>
      </w:r>
      <w:r w:rsidR="00A40514" w:rsidRPr="00E95F41">
        <w:t xml:space="preserve">In this line, the use of Hedges’ G as an index of the size of the </w:t>
      </w:r>
      <w:r w:rsidR="00BF7EC4" w:rsidRPr="00E95F41">
        <w:t>intervention’s</w:t>
      </w:r>
      <w:r w:rsidR="00A40514" w:rsidRPr="00E95F41">
        <w:t xml:space="preserve"> effect would result in better estimates</w:t>
      </w:r>
      <w:r w:rsidR="007B0BB8" w:rsidRPr="00E95F41">
        <w:t xml:space="preserve">, as has been previously stated. </w:t>
      </w:r>
      <w:r w:rsidR="00F50FA6" w:rsidRPr="00E95F41">
        <w:t xml:space="preserve">Future studies </w:t>
      </w:r>
      <w:r w:rsidR="00444F9A" w:rsidRPr="00E95F41">
        <w:t xml:space="preserve">should </w:t>
      </w:r>
      <w:r w:rsidR="00446188" w:rsidRPr="00E95F41">
        <w:t xml:space="preserve">make efforts to </w:t>
      </w:r>
      <w:r w:rsidR="00444F9A" w:rsidRPr="00E95F41">
        <w:t xml:space="preserve">include these statistics </w:t>
      </w:r>
      <w:r w:rsidR="00336C13" w:rsidRPr="00E95F41">
        <w:t xml:space="preserve">to strengthen </w:t>
      </w:r>
      <w:r w:rsidR="00BF7EC4" w:rsidRPr="00E95F41">
        <w:t>confidence</w:t>
      </w:r>
      <w:r w:rsidR="00336C13" w:rsidRPr="00E95F41">
        <w:t xml:space="preserve"> </w:t>
      </w:r>
      <w:r w:rsidR="00444F9A" w:rsidRPr="00E95F41">
        <w:t>in their results</w:t>
      </w:r>
      <w:r w:rsidR="00336C13" w:rsidRPr="00E95F41">
        <w:t xml:space="preserve">. </w:t>
      </w:r>
      <w:r w:rsidR="001C2A48" w:rsidRPr="00E95F41">
        <w:t xml:space="preserve">Additionally, </w:t>
      </w:r>
      <w:r w:rsidR="00BE1D2D" w:rsidRPr="00E95F41">
        <w:t xml:space="preserve">the impact of technology-based interventions on more transparent </w:t>
      </w:r>
      <w:r w:rsidR="00BF7EC4" w:rsidRPr="00E95F41">
        <w:t>orthographies</w:t>
      </w:r>
      <w:r w:rsidR="00AA180C" w:rsidRPr="00E95F41">
        <w:t xml:space="preserve"> (e.g., </w:t>
      </w:r>
      <w:r w:rsidR="00BE1D2D" w:rsidRPr="00E95F41">
        <w:t xml:space="preserve">Spanish </w:t>
      </w:r>
      <w:r w:rsidR="00AA180C" w:rsidRPr="00E95F41">
        <w:t xml:space="preserve">and </w:t>
      </w:r>
      <w:r w:rsidR="00BE1D2D" w:rsidRPr="00E95F41">
        <w:t>Italian</w:t>
      </w:r>
      <w:r w:rsidR="00AA180C" w:rsidRPr="00E95F41">
        <w:t>) should be explore</w:t>
      </w:r>
      <w:r w:rsidR="008316E0" w:rsidRPr="00E95F41">
        <w:t>d</w:t>
      </w:r>
      <w:r w:rsidR="00BE1D2D" w:rsidRPr="00E95F41">
        <w:t>.</w:t>
      </w:r>
      <w:r w:rsidR="00D42744" w:rsidRPr="00E95F41">
        <w:t xml:space="preserve"> It would also be interesting to </w:t>
      </w:r>
      <w:r w:rsidR="004C6BAD" w:rsidRPr="00E95F41">
        <w:t>compare the specific teaching methodologies the interventions implement and determine which are more effective.</w:t>
      </w:r>
      <w:r w:rsidR="008706C5" w:rsidRPr="00E95F41">
        <w:t xml:space="preserve"> </w:t>
      </w:r>
    </w:p>
    <w:p w14:paraId="62E5F0CA" w14:textId="7FC98C62" w:rsidR="00894F6C" w:rsidRDefault="00664B25" w:rsidP="006B43C6">
      <w:pPr>
        <w:pStyle w:val="APA-texto"/>
        <w:rPr>
          <w:rFonts w:eastAsia="Times New Roman"/>
          <w:szCs w:val="24"/>
        </w:rPr>
      </w:pPr>
      <w:r w:rsidRPr="00E95F41">
        <w:t>Another aspect that is particular</w:t>
      </w:r>
      <w:r w:rsidR="001B2A5D" w:rsidRPr="00E95F41">
        <w:t>ly important</w:t>
      </w:r>
      <w:r w:rsidRPr="00E95F41">
        <w:t xml:space="preserve"> but missing from the reviewed studies is the use of </w:t>
      </w:r>
      <w:r w:rsidR="00B73EA7" w:rsidRPr="00E95F41">
        <w:t xml:space="preserve">knowledge of the relationship between </w:t>
      </w:r>
      <w:r w:rsidRPr="00E95F41">
        <w:t xml:space="preserve">cognition </w:t>
      </w:r>
      <w:r w:rsidR="00B73EA7" w:rsidRPr="00E95F41">
        <w:t xml:space="preserve">and reading </w:t>
      </w:r>
      <w:r w:rsidRPr="00E95F41">
        <w:t xml:space="preserve">to derive </w:t>
      </w:r>
      <w:r w:rsidR="006B056C" w:rsidRPr="00E95F41">
        <w:t>interventions</w:t>
      </w:r>
      <w:r w:rsidR="00D5117F" w:rsidRPr="00E95F41">
        <w:t xml:space="preserve"> that address the development of reading skills through their cognitive correlates</w:t>
      </w:r>
      <w:r w:rsidR="006B056C" w:rsidRPr="00E95F41">
        <w:t xml:space="preserve">. </w:t>
      </w:r>
      <w:r w:rsidRPr="00E95F41">
        <w:rPr>
          <w:rFonts w:eastAsia="Times New Roman"/>
          <w:szCs w:val="24"/>
        </w:rPr>
        <w:t xml:space="preserve">How cognition and brain circuits are used during the reading process should play a central role in intervention design, planning, and monitoring. </w:t>
      </w:r>
      <w:r w:rsidR="001E6E34">
        <w:rPr>
          <w:rFonts w:eastAsia="Times New Roman"/>
          <w:szCs w:val="24"/>
        </w:rPr>
        <w:t>One reason why consideration about cognition may be absent from the reviewed interventions is that</w:t>
      </w:r>
      <w:r w:rsidR="00DC17E8">
        <w:rPr>
          <w:rFonts w:eastAsia="Times New Roman"/>
          <w:szCs w:val="24"/>
        </w:rPr>
        <w:t xml:space="preserve"> </w:t>
      </w:r>
      <w:r w:rsidRPr="00E95F41">
        <w:rPr>
          <w:rFonts w:eastAsia="Times New Roman"/>
          <w:szCs w:val="24"/>
        </w:rPr>
        <w:t>a deep understanding of how cognition supports reading is required in order to design these interventions because the mechanisms by which cognition</w:t>
      </w:r>
      <w:r w:rsidR="00335B1E">
        <w:rPr>
          <w:rFonts w:eastAsia="Times New Roman"/>
          <w:szCs w:val="24"/>
        </w:rPr>
        <w:t xml:space="preserve"> support reading are intricate.</w:t>
      </w:r>
      <w:r w:rsidR="00BF7EC4">
        <w:rPr>
          <w:rFonts w:eastAsia="Times New Roman"/>
          <w:szCs w:val="24"/>
        </w:rPr>
        <w:t xml:space="preserve"> Nonetheless, future studies</w:t>
      </w:r>
      <w:r w:rsidR="006B43C6">
        <w:rPr>
          <w:rFonts w:eastAsia="Times New Roman"/>
          <w:szCs w:val="24"/>
        </w:rPr>
        <w:t xml:space="preserve"> should address the cognitive mechanisms by which these interventions impact reading skills.</w:t>
      </w:r>
    </w:p>
    <w:p w14:paraId="2ABD30EB" w14:textId="72352194" w:rsidR="0090201C" w:rsidRPr="00A13C88" w:rsidRDefault="00AC0B97" w:rsidP="00A13C88">
      <w:pPr>
        <w:pStyle w:val="APA-texto"/>
      </w:pPr>
      <w:r>
        <w:t>Despite the limitations discussed, most of the studies reviewed had strong methodological and statistical characteristics and the</w:t>
      </w:r>
      <w:r w:rsidRPr="00E95F41">
        <w:t xml:space="preserve"> findings </w:t>
      </w:r>
      <w:r>
        <w:t>of this review suggest that technology-based interventions have high potential for improving reading skills</w:t>
      </w:r>
      <w:r w:rsidRPr="00E95F41">
        <w:t>.</w:t>
      </w:r>
      <w:r>
        <w:t xml:space="preserve"> More research</w:t>
      </w:r>
      <w:r w:rsidR="006A574F">
        <w:t xml:space="preserve"> should be </w:t>
      </w:r>
      <w:r w:rsidR="006A574F">
        <w:lastRenderedPageBreak/>
        <w:t xml:space="preserve">conducted to </w:t>
      </w:r>
      <w:r w:rsidR="00C404BC" w:rsidRPr="00E95F41">
        <w:t xml:space="preserve">continuously refine these interventions in order to improve their efficacy </w:t>
      </w:r>
      <w:r w:rsidR="001D30EF">
        <w:t xml:space="preserve">and cost-effectiveness. </w:t>
      </w:r>
      <w:r w:rsidRPr="00E95F41">
        <w:t>Technology is flexible, powerful, and highly engaging for children which makes it an ideal venue to explore</w:t>
      </w:r>
      <w:r>
        <w:t>.</w:t>
      </w:r>
    </w:p>
    <w:p w14:paraId="2C4B936A" w14:textId="6A630200" w:rsidR="009373E6" w:rsidRPr="00E95F41" w:rsidRDefault="009373E6" w:rsidP="00D8516E">
      <w:pPr>
        <w:rPr>
          <w:lang w:val="en-US"/>
        </w:rPr>
      </w:pPr>
    </w:p>
    <w:p w14:paraId="7BA7B1CE" w14:textId="77777777" w:rsidR="002E649E" w:rsidRPr="00E95F41" w:rsidRDefault="002E649E" w:rsidP="00D8516E">
      <w:pPr>
        <w:rPr>
          <w:szCs w:val="24"/>
          <w:lang w:val="en-US"/>
        </w:rPr>
      </w:pPr>
    </w:p>
    <w:p w14:paraId="40EB4A83" w14:textId="1D966440" w:rsidR="00B30290" w:rsidRPr="00E95F41" w:rsidRDefault="00B30290" w:rsidP="002E649E">
      <w:pPr>
        <w:rPr>
          <w:rFonts w:eastAsia="Times New Roman"/>
          <w:szCs w:val="24"/>
          <w:lang w:val="en-US"/>
        </w:rPr>
      </w:pPr>
    </w:p>
    <w:p w14:paraId="2D90AADE" w14:textId="77777777" w:rsidR="00B30290" w:rsidRPr="00E95F41" w:rsidRDefault="00B30290" w:rsidP="002E649E">
      <w:pPr>
        <w:rPr>
          <w:rFonts w:eastAsia="Times New Roman"/>
          <w:szCs w:val="24"/>
          <w:lang w:val="en-US"/>
        </w:rPr>
      </w:pPr>
    </w:p>
    <w:p w14:paraId="40041A5B" w14:textId="77777777" w:rsidR="00AB6582" w:rsidRPr="00E95F41" w:rsidRDefault="00AB6582" w:rsidP="00D8516E">
      <w:pPr>
        <w:rPr>
          <w:rFonts w:eastAsia="Times New Roman"/>
          <w:szCs w:val="24"/>
          <w:lang w:val="en-US"/>
        </w:rPr>
      </w:pPr>
    </w:p>
    <w:p w14:paraId="4AA2FDB8" w14:textId="69EC53CF" w:rsidR="009F2C97" w:rsidRPr="00E95F41" w:rsidRDefault="009F2C97" w:rsidP="00D8516E">
      <w:pPr>
        <w:rPr>
          <w:szCs w:val="24"/>
          <w:lang w:val="en-US"/>
        </w:rPr>
      </w:pPr>
    </w:p>
    <w:p w14:paraId="111DE839" w14:textId="77777777" w:rsidR="00097C68" w:rsidRPr="00E95F41" w:rsidRDefault="00097C68">
      <w:pPr>
        <w:ind w:firstLine="720"/>
        <w:rPr>
          <w:rFonts w:eastAsiaTheme="majorEastAsia"/>
          <w:b/>
          <w:szCs w:val="24"/>
          <w:lang w:val="en-US"/>
        </w:rPr>
      </w:pPr>
      <w:r w:rsidRPr="00E95F41">
        <w:rPr>
          <w:lang w:val="en-US"/>
        </w:rPr>
        <w:br w:type="page"/>
      </w:r>
    </w:p>
    <w:p w14:paraId="062304D1" w14:textId="16F005DF" w:rsidR="002A104D" w:rsidRPr="00E95F41" w:rsidRDefault="0090201C" w:rsidP="0090201C">
      <w:pPr>
        <w:pStyle w:val="Heading1"/>
        <w:rPr>
          <w:lang w:val="en-US"/>
        </w:rPr>
      </w:pPr>
      <w:r w:rsidRPr="00E95F41">
        <w:rPr>
          <w:lang w:val="en-US"/>
        </w:rPr>
        <w:lastRenderedPageBreak/>
        <w:t>References</w:t>
      </w:r>
    </w:p>
    <w:p w14:paraId="6958FFB3" w14:textId="5E227E78" w:rsidR="00C574A0" w:rsidRPr="00C574A0" w:rsidRDefault="00C574A0" w:rsidP="00C574A0">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Pr="00C574A0">
        <w:rPr>
          <w:noProof/>
        </w:rPr>
        <w:t xml:space="preserve">Aro, M. (2013). Literacy acquisition from cross-linguistic perspectives. En R. Malatesha Joshi &amp; P. G. Aaron (Eds.), </w:t>
      </w:r>
      <w:r w:rsidRPr="00C574A0">
        <w:rPr>
          <w:i/>
          <w:iCs/>
          <w:noProof/>
        </w:rPr>
        <w:t>Handbook of Orthography and Literacy</w:t>
      </w:r>
      <w:r w:rsidRPr="00C574A0">
        <w:rPr>
          <w:noProof/>
        </w:rPr>
        <w:t xml:space="preserve"> (pp. 531–550). New York city: Routledge. https://doi.org/10.4324/9780203824719</w:t>
      </w:r>
    </w:p>
    <w:p w14:paraId="16567123"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Beneventi, H., Tønnessen,  f. e., Ersland, L., &amp; Hugdahl, K. (2010). Executive working memory processes in dyslexia: Behavioral and fMRI evidence. </w:t>
      </w:r>
      <w:r w:rsidRPr="00C574A0">
        <w:rPr>
          <w:i/>
          <w:iCs/>
          <w:noProof/>
        </w:rPr>
        <w:t>Scandinavian Journal of Psychology</w:t>
      </w:r>
      <w:r w:rsidRPr="00C574A0">
        <w:rPr>
          <w:noProof/>
        </w:rPr>
        <w:t xml:space="preserve">, </w:t>
      </w:r>
      <w:r w:rsidRPr="00C574A0">
        <w:rPr>
          <w:i/>
          <w:iCs/>
          <w:noProof/>
        </w:rPr>
        <w:t>51</w:t>
      </w:r>
      <w:r w:rsidRPr="00C574A0">
        <w:rPr>
          <w:noProof/>
        </w:rPr>
        <w:t>(3), 192–202. https://doi.org/10.1111/j.1467-9450.2010.00808.x</w:t>
      </w:r>
    </w:p>
    <w:p w14:paraId="0D3F0FE7"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Cazzell, S., Skinner, C. H., Ciancio, D., Aspiranti, K., Watson, T., Taylor, K., … Skinner, A. (2016). Evaluating a computer flash-card sight-word recognition intervention with self-determined response intervals in elementary students with intellectual disability. </w:t>
      </w:r>
      <w:r w:rsidRPr="00C574A0">
        <w:rPr>
          <w:i/>
          <w:iCs/>
          <w:noProof/>
        </w:rPr>
        <w:t>School Psychology Quarterly</w:t>
      </w:r>
      <w:r w:rsidRPr="00C574A0">
        <w:rPr>
          <w:noProof/>
        </w:rPr>
        <w:t xml:space="preserve">, </w:t>
      </w:r>
      <w:r w:rsidRPr="00C574A0">
        <w:rPr>
          <w:i/>
          <w:iCs/>
          <w:noProof/>
        </w:rPr>
        <w:t>32</w:t>
      </w:r>
      <w:r w:rsidRPr="00C574A0">
        <w:rPr>
          <w:noProof/>
        </w:rPr>
        <w:t>(3), 367–378. https://doi.org/10.1037/spq0000172</w:t>
      </w:r>
    </w:p>
    <w:p w14:paraId="4751CFA2"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Chai, Z. (2017). Improving Early Reading Skills in Young Children Through an iPad App. </w:t>
      </w:r>
      <w:r w:rsidRPr="00C574A0">
        <w:rPr>
          <w:i/>
          <w:iCs/>
          <w:noProof/>
        </w:rPr>
        <w:t>Rural Special Education Quarterly</w:t>
      </w:r>
      <w:r w:rsidRPr="00C574A0">
        <w:rPr>
          <w:noProof/>
        </w:rPr>
        <w:t xml:space="preserve">, </w:t>
      </w:r>
      <w:r w:rsidRPr="00C574A0">
        <w:rPr>
          <w:i/>
          <w:iCs/>
          <w:noProof/>
        </w:rPr>
        <w:t>36</w:t>
      </w:r>
      <w:r w:rsidRPr="00C574A0">
        <w:rPr>
          <w:noProof/>
        </w:rPr>
        <w:t>(2), 101–111. https://doi.org/10.1177/8756870517712491</w:t>
      </w:r>
    </w:p>
    <w:p w14:paraId="289754F7"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Cohen, J. (1988). </w:t>
      </w:r>
      <w:r w:rsidRPr="00C574A0">
        <w:rPr>
          <w:i/>
          <w:iCs/>
          <w:noProof/>
        </w:rPr>
        <w:t>Statistical Power Analysis for the Behavioral Sciences</w:t>
      </w:r>
      <w:r w:rsidRPr="00C574A0">
        <w:rPr>
          <w:noProof/>
        </w:rPr>
        <w:t xml:space="preserve"> (2a ed.). Lawrence Erlbaum Associates.</w:t>
      </w:r>
    </w:p>
    <w:p w14:paraId="50A35CC6"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Comaskey, E. M., Savage, R. S., &amp; Abrami, P. (2009). A randomised efficacy study of Web-based synthetic and analytic programmes among disadvantaged urban Kindergarten children. </w:t>
      </w:r>
      <w:r w:rsidRPr="00C574A0">
        <w:rPr>
          <w:i/>
          <w:iCs/>
          <w:noProof/>
        </w:rPr>
        <w:t>Journal of Research in Reading</w:t>
      </w:r>
      <w:r w:rsidRPr="00C574A0">
        <w:rPr>
          <w:noProof/>
        </w:rPr>
        <w:t xml:space="preserve">, </w:t>
      </w:r>
      <w:r w:rsidRPr="00C574A0">
        <w:rPr>
          <w:i/>
          <w:iCs/>
          <w:noProof/>
        </w:rPr>
        <w:t>32</w:t>
      </w:r>
      <w:r w:rsidRPr="00C574A0">
        <w:rPr>
          <w:noProof/>
        </w:rPr>
        <w:t>(1), 92–108. https://doi.org/10.1111/j.1467-9817.2008.01383.x</w:t>
      </w:r>
    </w:p>
    <w:p w14:paraId="262AF7FD"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Cruz-Rodrigues, C., Barbosa, T., Toledo-Piza, C. M., Miranda, M. C., &amp; Bueno, O. F. A. (2014). Neuropsychological characteristics of dyslexic children. </w:t>
      </w:r>
      <w:r w:rsidRPr="00C574A0">
        <w:rPr>
          <w:i/>
          <w:iCs/>
          <w:noProof/>
        </w:rPr>
        <w:t>Psicologia: Reflexao e Critica</w:t>
      </w:r>
      <w:r w:rsidRPr="00C574A0">
        <w:rPr>
          <w:noProof/>
        </w:rPr>
        <w:t xml:space="preserve">, </w:t>
      </w:r>
      <w:r w:rsidRPr="00C574A0">
        <w:rPr>
          <w:i/>
          <w:iCs/>
          <w:noProof/>
        </w:rPr>
        <w:t>27</w:t>
      </w:r>
      <w:r w:rsidRPr="00C574A0">
        <w:rPr>
          <w:noProof/>
        </w:rPr>
        <w:t>(3), 539–546. https://doi.org/10.1590/1678-7153.201427315</w:t>
      </w:r>
    </w:p>
    <w:p w14:paraId="59787981"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Das, J. P., Naglieri, J. A., &amp; Kirby, J. (1994). </w:t>
      </w:r>
      <w:r w:rsidRPr="00C574A0">
        <w:rPr>
          <w:i/>
          <w:iCs/>
          <w:noProof/>
        </w:rPr>
        <w:t>Assessment of Cognitive Processess: The PASS theory of intelligence</w:t>
      </w:r>
      <w:r w:rsidRPr="00C574A0">
        <w:rPr>
          <w:noProof/>
        </w:rPr>
        <w:t>. Massachusetts: Allyn &amp; Bacon.</w:t>
      </w:r>
    </w:p>
    <w:p w14:paraId="7DDA2679" w14:textId="77777777" w:rsidR="00C574A0" w:rsidRPr="00C574A0" w:rsidRDefault="00C574A0" w:rsidP="00C574A0">
      <w:pPr>
        <w:widowControl w:val="0"/>
        <w:autoSpaceDE w:val="0"/>
        <w:autoSpaceDN w:val="0"/>
        <w:adjustRightInd w:val="0"/>
        <w:ind w:left="480" w:hanging="480"/>
        <w:rPr>
          <w:noProof/>
        </w:rPr>
      </w:pPr>
      <w:r w:rsidRPr="00C574A0">
        <w:rPr>
          <w:noProof/>
        </w:rPr>
        <w:lastRenderedPageBreak/>
        <w:t xml:space="preserve">Disdier‐Flores, O. M., &amp; Jara Castro, A. G. (2017). </w:t>
      </w:r>
      <w:r w:rsidRPr="00C574A0">
        <w:rPr>
          <w:i/>
          <w:iCs/>
          <w:noProof/>
        </w:rPr>
        <w:t>Anuario Estadístico del Sistema Educativo</w:t>
      </w:r>
      <w:r w:rsidRPr="00C574A0">
        <w:rPr>
          <w:noProof/>
        </w:rPr>
        <w:t>. Recuperado de https://estadisticas.pr/files/Publicaciones/Anuario_Estadistico_Educativo_2014-2015.pdf</w:t>
      </w:r>
    </w:p>
    <w:p w14:paraId="3502DD47"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Durlak, J. A. (2009). How to Select, Calculate, and Interpret Effect Sizes. </w:t>
      </w:r>
      <w:r w:rsidRPr="00C574A0">
        <w:rPr>
          <w:i/>
          <w:iCs/>
          <w:noProof/>
        </w:rPr>
        <w:t>Journal of Pediatric Psychology</w:t>
      </w:r>
      <w:r w:rsidRPr="00C574A0">
        <w:rPr>
          <w:noProof/>
        </w:rPr>
        <w:t xml:space="preserve">, </w:t>
      </w:r>
      <w:r w:rsidRPr="00C574A0">
        <w:rPr>
          <w:i/>
          <w:iCs/>
          <w:noProof/>
        </w:rPr>
        <w:t>34</w:t>
      </w:r>
      <w:r w:rsidRPr="00C574A0">
        <w:rPr>
          <w:noProof/>
        </w:rPr>
        <w:t>(9), 917–928. https://doi.org/10.1093/jpepsy/jsp004</w:t>
      </w:r>
    </w:p>
    <w:p w14:paraId="49EFC73B"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Ecalle, J., Kleinsz, N., &amp; Magnan, A. (2013). Computer-assisted learning in young poor readers: The effect of grapho-syllabic training on the development of word reading and reading comprehension. </w:t>
      </w:r>
      <w:r w:rsidRPr="00C574A0">
        <w:rPr>
          <w:i/>
          <w:iCs/>
          <w:noProof/>
        </w:rPr>
        <w:t>Computers in Human Behavior</w:t>
      </w:r>
      <w:r w:rsidRPr="00C574A0">
        <w:rPr>
          <w:noProof/>
        </w:rPr>
        <w:t xml:space="preserve">, </w:t>
      </w:r>
      <w:r w:rsidRPr="00C574A0">
        <w:rPr>
          <w:i/>
          <w:iCs/>
          <w:noProof/>
        </w:rPr>
        <w:t>29</w:t>
      </w:r>
      <w:r w:rsidRPr="00C574A0">
        <w:rPr>
          <w:noProof/>
        </w:rPr>
        <w:t>(4), 1368–1376. https://doi.org/10.1016/j.chb.2013.01.041</w:t>
      </w:r>
    </w:p>
    <w:p w14:paraId="0EBB057E"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Ecalle, J., Magnan, A., &amp; Calmus, C. (2009). Lasting effects on literacy skills with a computer-assisted learning using syllabic units in low-progress readers. </w:t>
      </w:r>
      <w:r w:rsidRPr="00C574A0">
        <w:rPr>
          <w:i/>
          <w:iCs/>
          <w:noProof/>
        </w:rPr>
        <w:t>Computers and Education</w:t>
      </w:r>
      <w:r w:rsidRPr="00C574A0">
        <w:rPr>
          <w:noProof/>
        </w:rPr>
        <w:t xml:space="preserve">, </w:t>
      </w:r>
      <w:r w:rsidRPr="00C574A0">
        <w:rPr>
          <w:i/>
          <w:iCs/>
          <w:noProof/>
        </w:rPr>
        <w:t>52</w:t>
      </w:r>
      <w:r w:rsidRPr="00C574A0">
        <w:rPr>
          <w:noProof/>
        </w:rPr>
        <w:t>(3), 554–561. https://doi.org/10.1016/j.compedu.2008.10.010</w:t>
      </w:r>
    </w:p>
    <w:p w14:paraId="37CE6B32"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Fan, M., Antle, A. N., Hoskyn, M., &amp; Neustaedter, C. (2018). A design case study of a tangible system supporting young English language learners. </w:t>
      </w:r>
      <w:r w:rsidRPr="00C574A0">
        <w:rPr>
          <w:i/>
          <w:iCs/>
          <w:noProof/>
        </w:rPr>
        <w:t>International Journal of Child-Computer Interaction</w:t>
      </w:r>
      <w:r w:rsidRPr="00C574A0">
        <w:rPr>
          <w:noProof/>
        </w:rPr>
        <w:t xml:space="preserve">, </w:t>
      </w:r>
      <w:r w:rsidRPr="00C574A0">
        <w:rPr>
          <w:i/>
          <w:iCs/>
          <w:noProof/>
        </w:rPr>
        <w:t>18</w:t>
      </w:r>
      <w:r w:rsidRPr="00C574A0">
        <w:rPr>
          <w:noProof/>
        </w:rPr>
        <w:t>, 67–78. https://doi.org/10.1016/j.ijcci.2018.08.001</w:t>
      </w:r>
    </w:p>
    <w:p w14:paraId="04F32E64" w14:textId="77777777" w:rsidR="00C574A0" w:rsidRPr="00C574A0" w:rsidRDefault="00C574A0" w:rsidP="00C574A0">
      <w:pPr>
        <w:widowControl w:val="0"/>
        <w:autoSpaceDE w:val="0"/>
        <w:autoSpaceDN w:val="0"/>
        <w:adjustRightInd w:val="0"/>
        <w:ind w:left="480" w:hanging="480"/>
        <w:rPr>
          <w:noProof/>
        </w:rPr>
      </w:pPr>
      <w:r w:rsidRPr="00C574A0">
        <w:rPr>
          <w:noProof/>
        </w:rPr>
        <w:t>Feifer, S., Kaufman, A. S., &amp; Kaufman, N. L. (2011). How SLD manifiest in reading. En D. P. Flanagan &amp; V. C. Alfonso (Eds.) (pp. 21–42). New Jersey: John Wiley &amp; Sons.</w:t>
      </w:r>
    </w:p>
    <w:p w14:paraId="004761E9"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Groome, D. (2014). Long-term memory. En D. Groome, N. Brace, G. Edgar, H. Edgar, M. Eysenck, T. Manly, … E. Styles (Eds.), </w:t>
      </w:r>
      <w:r w:rsidRPr="00C574A0">
        <w:rPr>
          <w:i/>
          <w:iCs/>
          <w:noProof/>
        </w:rPr>
        <w:t>An Introduction to Cognitive Psychology: processes and Disorders</w:t>
      </w:r>
      <w:r w:rsidRPr="00C574A0">
        <w:rPr>
          <w:noProof/>
        </w:rPr>
        <w:t xml:space="preserve"> (3a ed.). Sussex: Psychology Press.</w:t>
      </w:r>
    </w:p>
    <w:p w14:paraId="4D83E83B"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Gustafson, S., Fälth, L., Svensson, I., Tjus, T., &amp; Heimann, M. (2011). Effects of Three Interventions on the Reading Skills of Children With Reading Disabilities in Grade 2. </w:t>
      </w:r>
      <w:r w:rsidRPr="00C574A0">
        <w:rPr>
          <w:i/>
          <w:iCs/>
          <w:noProof/>
        </w:rPr>
        <w:t>Journal of Learning Disabilities</w:t>
      </w:r>
      <w:r w:rsidRPr="00C574A0">
        <w:rPr>
          <w:noProof/>
        </w:rPr>
        <w:t xml:space="preserve">, </w:t>
      </w:r>
      <w:r w:rsidRPr="00C574A0">
        <w:rPr>
          <w:i/>
          <w:iCs/>
          <w:noProof/>
        </w:rPr>
        <w:t>44</w:t>
      </w:r>
      <w:r w:rsidRPr="00C574A0">
        <w:rPr>
          <w:noProof/>
        </w:rPr>
        <w:t xml:space="preserve">(2), 123–135. </w:t>
      </w:r>
      <w:r w:rsidRPr="00C574A0">
        <w:rPr>
          <w:noProof/>
        </w:rPr>
        <w:lastRenderedPageBreak/>
        <w:t>https://doi.org/10.1177/0022219410391187</w:t>
      </w:r>
    </w:p>
    <w:p w14:paraId="58710F4D"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Karemaker, A., Pitchford, N. J., &amp; O’Malley, C. (2010). Enhanced recognition of written words and enjoyment of reading in struggling beginner readers through whole-word multimedia software. </w:t>
      </w:r>
      <w:r w:rsidRPr="00C574A0">
        <w:rPr>
          <w:i/>
          <w:iCs/>
          <w:noProof/>
        </w:rPr>
        <w:t>Computers and Education</w:t>
      </w:r>
      <w:r w:rsidRPr="00C574A0">
        <w:rPr>
          <w:noProof/>
        </w:rPr>
        <w:t xml:space="preserve">, </w:t>
      </w:r>
      <w:r w:rsidRPr="00C574A0">
        <w:rPr>
          <w:i/>
          <w:iCs/>
          <w:noProof/>
        </w:rPr>
        <w:t>54</w:t>
      </w:r>
      <w:r w:rsidRPr="00C574A0">
        <w:rPr>
          <w:noProof/>
        </w:rPr>
        <w:t>(1), 199–208. https://doi.org/10.1016/j.compedu.2009.07.018</w:t>
      </w:r>
    </w:p>
    <w:p w14:paraId="0464EC78"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Keat, O. B., &amp; Hj. Ismail, K. Bin. (2011). The Relationship between Cognitive Processing and Reading. </w:t>
      </w:r>
      <w:r w:rsidRPr="00C574A0">
        <w:rPr>
          <w:i/>
          <w:iCs/>
          <w:noProof/>
        </w:rPr>
        <w:t>Asian Social Science</w:t>
      </w:r>
      <w:r w:rsidRPr="00C574A0">
        <w:rPr>
          <w:noProof/>
        </w:rPr>
        <w:t xml:space="preserve">, </w:t>
      </w:r>
      <w:r w:rsidRPr="00C574A0">
        <w:rPr>
          <w:i/>
          <w:iCs/>
          <w:noProof/>
        </w:rPr>
        <w:t>7</w:t>
      </w:r>
      <w:r w:rsidRPr="00C574A0">
        <w:rPr>
          <w:noProof/>
        </w:rPr>
        <w:t>(10), 44–52. https://doi.org/10.5539/ass.v7n10p44</w:t>
      </w:r>
    </w:p>
    <w:p w14:paraId="2ED075DC"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Kleinsz, N., Potocki, A., Ecalle, J., &amp; Magnan, A. (2017). Profiles of French poor readers: Underlying difficulties and effects of computerized training programs. </w:t>
      </w:r>
      <w:r w:rsidRPr="00C574A0">
        <w:rPr>
          <w:i/>
          <w:iCs/>
          <w:noProof/>
        </w:rPr>
        <w:t>Learning and Individual Differences</w:t>
      </w:r>
      <w:r w:rsidRPr="00C574A0">
        <w:rPr>
          <w:noProof/>
        </w:rPr>
        <w:t xml:space="preserve">, </w:t>
      </w:r>
      <w:r w:rsidRPr="00C574A0">
        <w:rPr>
          <w:i/>
          <w:iCs/>
          <w:noProof/>
        </w:rPr>
        <w:t>57</w:t>
      </w:r>
      <w:r w:rsidRPr="00C574A0">
        <w:rPr>
          <w:noProof/>
        </w:rPr>
        <w:t>(May), 45–57. https://doi.org/10.1016/j.lindif.2017.05.009</w:t>
      </w:r>
    </w:p>
    <w:p w14:paraId="0E465097"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Krause, M. B. (2015). Pay Attention!: Sluggish Multisensory Attentional Shifting as a Core Deficit in Developmental Dyslexia. </w:t>
      </w:r>
      <w:r w:rsidRPr="00C574A0">
        <w:rPr>
          <w:i/>
          <w:iCs/>
          <w:noProof/>
        </w:rPr>
        <w:t>Dyslexia</w:t>
      </w:r>
      <w:r w:rsidRPr="00C574A0">
        <w:rPr>
          <w:noProof/>
        </w:rPr>
        <w:t xml:space="preserve">, </w:t>
      </w:r>
      <w:r w:rsidRPr="00C574A0">
        <w:rPr>
          <w:i/>
          <w:iCs/>
          <w:noProof/>
        </w:rPr>
        <w:t>21</w:t>
      </w:r>
      <w:r w:rsidRPr="00C574A0">
        <w:rPr>
          <w:noProof/>
        </w:rPr>
        <w:t>(4), 285–303. https://doi.org/10.1002/dys.1505</w:t>
      </w:r>
    </w:p>
    <w:p w14:paraId="3A8E7843"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Kyle, F., Kujala, J., Richardson, U., Lyytinen, H., &amp; Goswami, U. (2013). Assessing the effectiveness of two theoretically motivated computerassisted reading interventions in the United Kingdom: GG Rime and GG Phoneme. </w:t>
      </w:r>
      <w:r w:rsidRPr="00C574A0">
        <w:rPr>
          <w:i/>
          <w:iCs/>
          <w:noProof/>
        </w:rPr>
        <w:t>Reading Research Quarterly</w:t>
      </w:r>
      <w:r w:rsidRPr="00C574A0">
        <w:rPr>
          <w:noProof/>
        </w:rPr>
        <w:t xml:space="preserve">, </w:t>
      </w:r>
      <w:r w:rsidRPr="00C574A0">
        <w:rPr>
          <w:i/>
          <w:iCs/>
          <w:noProof/>
        </w:rPr>
        <w:t>48</w:t>
      </w:r>
      <w:r w:rsidRPr="00C574A0">
        <w:rPr>
          <w:noProof/>
        </w:rPr>
        <w:t>(1), 61–76. https://doi.org/10.1002/rrq.038</w:t>
      </w:r>
    </w:p>
    <w:p w14:paraId="06A88027"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Lewandowska, M., Milner, R., Ganc, M., Wlodarczyk, E., &amp; Skarzynski, H. (2014). Attention Dysfunction Subtypes of Developmental Dyslexia. </w:t>
      </w:r>
      <w:r w:rsidRPr="00C574A0">
        <w:rPr>
          <w:i/>
          <w:iCs/>
          <w:noProof/>
        </w:rPr>
        <w:t>Medical Science Monitor</w:t>
      </w:r>
      <w:r w:rsidRPr="00C574A0">
        <w:rPr>
          <w:noProof/>
        </w:rPr>
        <w:t xml:space="preserve">, </w:t>
      </w:r>
      <w:r w:rsidRPr="00C574A0">
        <w:rPr>
          <w:i/>
          <w:iCs/>
          <w:noProof/>
        </w:rPr>
        <w:t>20</w:t>
      </w:r>
      <w:r w:rsidRPr="00C574A0">
        <w:rPr>
          <w:noProof/>
        </w:rPr>
        <w:t>, 2256–2268. https://doi.org/10.12659/MSM.890969</w:t>
      </w:r>
    </w:p>
    <w:p w14:paraId="09491B88"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Messer, D., &amp; Nash, G. (2018). An evaluation of the effectiveness of a computer-assisted reading intervention. </w:t>
      </w:r>
      <w:r w:rsidRPr="00C574A0">
        <w:rPr>
          <w:i/>
          <w:iCs/>
          <w:noProof/>
        </w:rPr>
        <w:t>Journal of Research in Reading</w:t>
      </w:r>
      <w:r w:rsidRPr="00C574A0">
        <w:rPr>
          <w:noProof/>
        </w:rPr>
        <w:t xml:space="preserve">, </w:t>
      </w:r>
      <w:r w:rsidRPr="00C574A0">
        <w:rPr>
          <w:i/>
          <w:iCs/>
          <w:noProof/>
        </w:rPr>
        <w:t>41</w:t>
      </w:r>
      <w:r w:rsidRPr="00C574A0">
        <w:rPr>
          <w:noProof/>
        </w:rPr>
        <w:t>(1), 140–158. https://doi.org/10.1111/1467-9817.12107</w:t>
      </w:r>
    </w:p>
    <w:p w14:paraId="54B1EF32" w14:textId="77777777" w:rsidR="00C574A0" w:rsidRPr="00C574A0" w:rsidRDefault="00C574A0" w:rsidP="00C574A0">
      <w:pPr>
        <w:widowControl w:val="0"/>
        <w:autoSpaceDE w:val="0"/>
        <w:autoSpaceDN w:val="0"/>
        <w:adjustRightInd w:val="0"/>
        <w:ind w:left="480" w:hanging="480"/>
        <w:rPr>
          <w:noProof/>
        </w:rPr>
      </w:pPr>
      <w:r w:rsidRPr="00C574A0">
        <w:rPr>
          <w:noProof/>
        </w:rPr>
        <w:lastRenderedPageBreak/>
        <w:t xml:space="preserve">Moser, G. P., Morrison, T. G., &amp; Wilcox, B. (2017). Supporting Fourth-Grade Students’ Word Identification Using Application Software. </w:t>
      </w:r>
      <w:r w:rsidRPr="00C574A0">
        <w:rPr>
          <w:i/>
          <w:iCs/>
          <w:noProof/>
        </w:rPr>
        <w:t>Reading Psychology</w:t>
      </w:r>
      <w:r w:rsidRPr="00C574A0">
        <w:rPr>
          <w:noProof/>
        </w:rPr>
        <w:t xml:space="preserve">, </w:t>
      </w:r>
      <w:r w:rsidRPr="00C574A0">
        <w:rPr>
          <w:i/>
          <w:iCs/>
          <w:noProof/>
        </w:rPr>
        <w:t>38</w:t>
      </w:r>
      <w:r w:rsidRPr="00C574A0">
        <w:rPr>
          <w:noProof/>
        </w:rPr>
        <w:t>(4), 349–368. https://doi.org/10.1080/02702711.2016.1278414</w:t>
      </w:r>
    </w:p>
    <w:p w14:paraId="4932333F"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Moura, O., Simões, M. R., &amp; Pereira, M. (2015). Executive Functioning in Children With Developmental Dyslexia. </w:t>
      </w:r>
      <w:r w:rsidRPr="00C574A0">
        <w:rPr>
          <w:i/>
          <w:iCs/>
          <w:noProof/>
        </w:rPr>
        <w:t>The Clinical Neuropsychologist</w:t>
      </w:r>
      <w:r w:rsidRPr="00C574A0">
        <w:rPr>
          <w:noProof/>
        </w:rPr>
        <w:t xml:space="preserve">, </w:t>
      </w:r>
      <w:r w:rsidRPr="00C574A0">
        <w:rPr>
          <w:i/>
          <w:iCs/>
          <w:noProof/>
        </w:rPr>
        <w:t>28</w:t>
      </w:r>
      <w:r w:rsidRPr="00C574A0">
        <w:rPr>
          <w:noProof/>
        </w:rPr>
        <w:t>(Supplement 1), 20–41. https://doi.org/10.1080/13854046.2014.964326</w:t>
      </w:r>
    </w:p>
    <w:p w14:paraId="25E4C8D0"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O’Callaghan, P., McIvor, A., McVeigh, C., &amp; Rushe, T. (2016). A randomized controlled trial of an early-intervention, computer-based literacy program to boost phonological skills in 4- to 6-year-old children. </w:t>
      </w:r>
      <w:r w:rsidRPr="00C574A0">
        <w:rPr>
          <w:i/>
          <w:iCs/>
          <w:noProof/>
        </w:rPr>
        <w:t>British Journal of Educational Psychology</w:t>
      </w:r>
      <w:r w:rsidRPr="00C574A0">
        <w:rPr>
          <w:noProof/>
        </w:rPr>
        <w:t xml:space="preserve">, </w:t>
      </w:r>
      <w:r w:rsidRPr="00C574A0">
        <w:rPr>
          <w:i/>
          <w:iCs/>
          <w:noProof/>
        </w:rPr>
        <w:t>86</w:t>
      </w:r>
      <w:r w:rsidRPr="00C574A0">
        <w:rPr>
          <w:noProof/>
        </w:rPr>
        <w:t>(4), 546–558. https://doi.org/10.1111/bjep.12122</w:t>
      </w:r>
    </w:p>
    <w:p w14:paraId="54F88DA2"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Pindiprolu, S., &amp; Forbush, D. (2009). Evaluating the promise of computer-based reading interventions with students with reading difficulties. </w:t>
      </w:r>
      <w:r w:rsidRPr="00C574A0">
        <w:rPr>
          <w:i/>
          <w:iCs/>
          <w:noProof/>
        </w:rPr>
        <w:t>Journal on School Educational Technology</w:t>
      </w:r>
      <w:r w:rsidRPr="00C574A0">
        <w:rPr>
          <w:noProof/>
        </w:rPr>
        <w:t xml:space="preserve">, </w:t>
      </w:r>
      <w:r w:rsidRPr="00C574A0">
        <w:rPr>
          <w:i/>
          <w:iCs/>
          <w:noProof/>
        </w:rPr>
        <w:t>4</w:t>
      </w:r>
      <w:r w:rsidRPr="00C574A0">
        <w:rPr>
          <w:noProof/>
        </w:rPr>
        <w:t>(3), 41–49.</w:t>
      </w:r>
    </w:p>
    <w:p w14:paraId="5E5E50EC"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Pinto, A., &amp; Peixoto, B. (2011). Neurocognitive profile of children with developmental dyslexia. </w:t>
      </w:r>
      <w:r w:rsidRPr="00C574A0">
        <w:rPr>
          <w:i/>
          <w:iCs/>
          <w:noProof/>
        </w:rPr>
        <w:t>Journal of Health Sciences</w:t>
      </w:r>
      <w:r w:rsidRPr="00C574A0">
        <w:rPr>
          <w:noProof/>
        </w:rPr>
        <w:t xml:space="preserve">, </w:t>
      </w:r>
      <w:r w:rsidRPr="00C574A0">
        <w:rPr>
          <w:i/>
          <w:iCs/>
          <w:noProof/>
        </w:rPr>
        <w:t>1</w:t>
      </w:r>
      <w:r w:rsidRPr="00C574A0">
        <w:rPr>
          <w:noProof/>
        </w:rPr>
        <w:t>(3), 115–125.</w:t>
      </w:r>
    </w:p>
    <w:p w14:paraId="63535C1A"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Potocki, A., Magnan, A., &amp; Ecalle, J. (2015). Computerized trainings in four groups of struggling readers: Specific effects on word reading and comprehension. </w:t>
      </w:r>
      <w:r w:rsidRPr="00C574A0">
        <w:rPr>
          <w:i/>
          <w:iCs/>
          <w:noProof/>
        </w:rPr>
        <w:t>Research in Developmental Disabilities</w:t>
      </w:r>
      <w:r w:rsidRPr="00C574A0">
        <w:rPr>
          <w:noProof/>
        </w:rPr>
        <w:t xml:space="preserve">, </w:t>
      </w:r>
      <w:r w:rsidRPr="00C574A0">
        <w:rPr>
          <w:i/>
          <w:iCs/>
          <w:noProof/>
        </w:rPr>
        <w:t>45</w:t>
      </w:r>
      <w:r w:rsidRPr="00C574A0">
        <w:rPr>
          <w:noProof/>
        </w:rPr>
        <w:t>–</w:t>
      </w:r>
      <w:r w:rsidRPr="00C574A0">
        <w:rPr>
          <w:i/>
          <w:iCs/>
          <w:noProof/>
        </w:rPr>
        <w:t>46</w:t>
      </w:r>
      <w:r w:rsidRPr="00C574A0">
        <w:rPr>
          <w:noProof/>
        </w:rPr>
        <w:t>, 83–92. https://doi.org/10.1016/j.ridd.2015.07.016</w:t>
      </w:r>
    </w:p>
    <w:p w14:paraId="100140A4"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Rosas, R., Escobar, J. P., Ramírez, M. P., Meneses, A., &amp; Guajardo, A. (2017). Impact of a computer-based intervention in Chilean children at risk of manifesting reading difficulties / Impacto de una intervención basada en ordenador en niños chilenos con riesgo de manifestar dificultades lectoras. </w:t>
      </w:r>
      <w:r w:rsidRPr="00C574A0">
        <w:rPr>
          <w:i/>
          <w:iCs/>
          <w:noProof/>
        </w:rPr>
        <w:t>Infancia y Aprendizaje</w:t>
      </w:r>
      <w:r w:rsidRPr="00C574A0">
        <w:rPr>
          <w:noProof/>
        </w:rPr>
        <w:t xml:space="preserve">, </w:t>
      </w:r>
      <w:r w:rsidRPr="00C574A0">
        <w:rPr>
          <w:i/>
          <w:iCs/>
          <w:noProof/>
        </w:rPr>
        <w:t>40</w:t>
      </w:r>
      <w:r w:rsidRPr="00C574A0">
        <w:rPr>
          <w:noProof/>
        </w:rPr>
        <w:t>(1), 158–188. https://doi.org/10.1080/02103702.2016.1263451</w:t>
      </w:r>
    </w:p>
    <w:p w14:paraId="1B199C56" w14:textId="77777777" w:rsidR="00C574A0" w:rsidRPr="00C574A0" w:rsidRDefault="00C574A0" w:rsidP="00C574A0">
      <w:pPr>
        <w:widowControl w:val="0"/>
        <w:autoSpaceDE w:val="0"/>
        <w:autoSpaceDN w:val="0"/>
        <w:adjustRightInd w:val="0"/>
        <w:ind w:left="480" w:hanging="480"/>
        <w:rPr>
          <w:noProof/>
        </w:rPr>
      </w:pPr>
      <w:r w:rsidRPr="00C574A0">
        <w:rPr>
          <w:noProof/>
        </w:rPr>
        <w:lastRenderedPageBreak/>
        <w:t xml:space="preserve">Saine, N. L., Lerkkanen, M. K., Ahonen, T., Tolvanen, A., &amp; Lyytinen, H. (2010). Predicting word-level reading fluency outcomes in three contrastive groups: Remedial and computer-assisted remedial reading intervention, and mainstream instruction. </w:t>
      </w:r>
      <w:r w:rsidRPr="00C574A0">
        <w:rPr>
          <w:i/>
          <w:iCs/>
          <w:noProof/>
        </w:rPr>
        <w:t>Learning and Individual Differences</w:t>
      </w:r>
      <w:r w:rsidRPr="00C574A0">
        <w:rPr>
          <w:noProof/>
        </w:rPr>
        <w:t xml:space="preserve">, </w:t>
      </w:r>
      <w:r w:rsidRPr="00C574A0">
        <w:rPr>
          <w:i/>
          <w:iCs/>
          <w:noProof/>
        </w:rPr>
        <w:t>20</w:t>
      </w:r>
      <w:r w:rsidRPr="00C574A0">
        <w:rPr>
          <w:noProof/>
        </w:rPr>
        <w:t>(5), 402–414. https://doi.org/10.1016/j.lindif.2010.06.004</w:t>
      </w:r>
    </w:p>
    <w:p w14:paraId="408F5108"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Schmitt, K. L., Hurwitz, L. B., Sheridan Duel, L., &amp; Nichols Linebarger, D. L. (2018). Learning through play: The impact of web-based games on early literacy development. </w:t>
      </w:r>
      <w:r w:rsidRPr="00C574A0">
        <w:rPr>
          <w:i/>
          <w:iCs/>
          <w:noProof/>
        </w:rPr>
        <w:t>Computers in Human Behavior</w:t>
      </w:r>
      <w:r w:rsidRPr="00C574A0">
        <w:rPr>
          <w:noProof/>
        </w:rPr>
        <w:t xml:space="preserve">, </w:t>
      </w:r>
      <w:r w:rsidRPr="00C574A0">
        <w:rPr>
          <w:i/>
          <w:iCs/>
          <w:noProof/>
        </w:rPr>
        <w:t>81</w:t>
      </w:r>
      <w:r w:rsidRPr="00C574A0">
        <w:rPr>
          <w:noProof/>
        </w:rPr>
        <w:t>, 378–389. https://doi.org/10.1016/j.chb.2017.12.036</w:t>
      </w:r>
    </w:p>
    <w:p w14:paraId="552465D0"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Solheim, O. J., Frijters, J. C., Lundetræ, K., &amp; Uppstad, P. H. (2018). Effectiveness of an early reading intervention in a semi-transparent orthography: A group randomised controlled trial. </w:t>
      </w:r>
      <w:r w:rsidRPr="00C574A0">
        <w:rPr>
          <w:i/>
          <w:iCs/>
          <w:noProof/>
        </w:rPr>
        <w:t>Learning and Instruction</w:t>
      </w:r>
      <w:r w:rsidRPr="00C574A0">
        <w:rPr>
          <w:noProof/>
        </w:rPr>
        <w:t xml:space="preserve">, </w:t>
      </w:r>
      <w:r w:rsidRPr="00C574A0">
        <w:rPr>
          <w:i/>
          <w:iCs/>
          <w:noProof/>
        </w:rPr>
        <w:t>58</w:t>
      </w:r>
      <w:r w:rsidRPr="00C574A0">
        <w:rPr>
          <w:noProof/>
        </w:rPr>
        <w:t>(July 2017), 65–79. https://doi.org/10.1016/j.learninstruc.2018.05.004</w:t>
      </w:r>
    </w:p>
    <w:p w14:paraId="7062C875" w14:textId="77777777" w:rsidR="00C574A0" w:rsidRPr="00C574A0" w:rsidRDefault="00C574A0" w:rsidP="00C574A0">
      <w:pPr>
        <w:widowControl w:val="0"/>
        <w:autoSpaceDE w:val="0"/>
        <w:autoSpaceDN w:val="0"/>
        <w:adjustRightInd w:val="0"/>
        <w:ind w:left="480" w:hanging="480"/>
        <w:rPr>
          <w:noProof/>
        </w:rPr>
      </w:pPr>
      <w:r w:rsidRPr="00C574A0">
        <w:rPr>
          <w:noProof/>
        </w:rPr>
        <w:t xml:space="preserve">Wood, C. L., Mustian, A. L., &amp; Lo, Y. yu. (2013). Effects of supplemental computer-assisted reciprocal peer tutoring on kindergarteners’ phoneme segmentation fluency. </w:t>
      </w:r>
      <w:r w:rsidRPr="00C574A0">
        <w:rPr>
          <w:i/>
          <w:iCs/>
          <w:noProof/>
        </w:rPr>
        <w:t>Education and Treatment of Children</w:t>
      </w:r>
      <w:r w:rsidRPr="00C574A0">
        <w:rPr>
          <w:noProof/>
        </w:rPr>
        <w:t xml:space="preserve">, </w:t>
      </w:r>
      <w:r w:rsidRPr="00C574A0">
        <w:rPr>
          <w:i/>
          <w:iCs/>
          <w:noProof/>
        </w:rPr>
        <w:t>36</w:t>
      </w:r>
      <w:r w:rsidRPr="00C574A0">
        <w:rPr>
          <w:noProof/>
        </w:rPr>
        <w:t>(1), 33–48. https://doi.org/10.1353/etc.2013.0004</w:t>
      </w:r>
    </w:p>
    <w:p w14:paraId="0AB12725" w14:textId="20A5743F" w:rsidR="00B94C99" w:rsidRPr="00E95F41" w:rsidRDefault="00C574A0" w:rsidP="005525C6">
      <w:pPr>
        <w:pStyle w:val="APA-texto"/>
        <w:rPr>
          <w:lang w:val="en-US"/>
        </w:rPr>
      </w:pPr>
      <w:r>
        <w:rPr>
          <w:lang w:val="en-US"/>
        </w:rPr>
        <w:fldChar w:fldCharType="end"/>
      </w:r>
      <w:bookmarkStart w:id="2" w:name="_GoBack"/>
      <w:bookmarkEnd w:id="2"/>
    </w:p>
    <w:sectPr w:rsidR="00B94C99" w:rsidRPr="00E95F41" w:rsidSect="00BB0009">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8A5AD2" w14:textId="77777777" w:rsidR="004424F0" w:rsidRDefault="004424F0" w:rsidP="00BB0009">
      <w:pPr>
        <w:spacing w:line="240" w:lineRule="auto"/>
      </w:pPr>
      <w:r>
        <w:separator/>
      </w:r>
    </w:p>
  </w:endnote>
  <w:endnote w:type="continuationSeparator" w:id="0">
    <w:p w14:paraId="3C90C68D" w14:textId="77777777" w:rsidR="004424F0" w:rsidRDefault="004424F0" w:rsidP="00BB00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3E009" w14:textId="77777777" w:rsidR="004424F0" w:rsidRDefault="004424F0" w:rsidP="00BB0009">
      <w:pPr>
        <w:spacing w:line="240" w:lineRule="auto"/>
      </w:pPr>
      <w:r>
        <w:separator/>
      </w:r>
    </w:p>
  </w:footnote>
  <w:footnote w:type="continuationSeparator" w:id="0">
    <w:p w14:paraId="176D023D" w14:textId="77777777" w:rsidR="004424F0" w:rsidRDefault="004424F0" w:rsidP="00BB00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A9109" w14:textId="77777777" w:rsidR="00BB0009" w:rsidRDefault="00BB00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69D5" w14:textId="77777777" w:rsidR="00BB0009" w:rsidRDefault="00BB0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8"/>
  </w:num>
  <w:num w:numId="4">
    <w:abstractNumId w:val="8"/>
  </w:num>
  <w:num w:numId="5">
    <w:abstractNumId w:val="8"/>
  </w:num>
  <w:num w:numId="6">
    <w:abstractNumId w:val="6"/>
  </w:num>
  <w:num w:numId="7">
    <w:abstractNumId w:val="1"/>
  </w:num>
  <w:num w:numId="8">
    <w:abstractNumId w:val="7"/>
  </w:num>
  <w:num w:numId="9">
    <w:abstractNumId w:val="9"/>
  </w:num>
  <w:num w:numId="10">
    <w:abstractNumId w:val="4"/>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11E02"/>
    <w:rsid w:val="000145B1"/>
    <w:rsid w:val="00014739"/>
    <w:rsid w:val="00015A6E"/>
    <w:rsid w:val="000167DE"/>
    <w:rsid w:val="00020308"/>
    <w:rsid w:val="00026ED1"/>
    <w:rsid w:val="00032F93"/>
    <w:rsid w:val="0003486B"/>
    <w:rsid w:val="00034CAD"/>
    <w:rsid w:val="000363D9"/>
    <w:rsid w:val="00042307"/>
    <w:rsid w:val="000430F3"/>
    <w:rsid w:val="000439CE"/>
    <w:rsid w:val="00051112"/>
    <w:rsid w:val="000538D0"/>
    <w:rsid w:val="00055AD1"/>
    <w:rsid w:val="00055EA0"/>
    <w:rsid w:val="000560FD"/>
    <w:rsid w:val="00061FF7"/>
    <w:rsid w:val="00065ADC"/>
    <w:rsid w:val="000663C7"/>
    <w:rsid w:val="00072B28"/>
    <w:rsid w:val="00073FF3"/>
    <w:rsid w:val="00074BFA"/>
    <w:rsid w:val="00077C99"/>
    <w:rsid w:val="00083CD4"/>
    <w:rsid w:val="00083FF4"/>
    <w:rsid w:val="000904C2"/>
    <w:rsid w:val="00090E29"/>
    <w:rsid w:val="000914C1"/>
    <w:rsid w:val="00096504"/>
    <w:rsid w:val="00097C68"/>
    <w:rsid w:val="000A710A"/>
    <w:rsid w:val="000B4A67"/>
    <w:rsid w:val="000B77CD"/>
    <w:rsid w:val="000C0A96"/>
    <w:rsid w:val="000C299B"/>
    <w:rsid w:val="000C37BB"/>
    <w:rsid w:val="000C3F18"/>
    <w:rsid w:val="000C4910"/>
    <w:rsid w:val="000C5A4A"/>
    <w:rsid w:val="000C5D71"/>
    <w:rsid w:val="000C7869"/>
    <w:rsid w:val="000D2CA4"/>
    <w:rsid w:val="000D53E3"/>
    <w:rsid w:val="000D6CF7"/>
    <w:rsid w:val="000E0670"/>
    <w:rsid w:val="000E4D98"/>
    <w:rsid w:val="000E54F5"/>
    <w:rsid w:val="000F4884"/>
    <w:rsid w:val="000F5486"/>
    <w:rsid w:val="000F5CE6"/>
    <w:rsid w:val="000F7061"/>
    <w:rsid w:val="0010101E"/>
    <w:rsid w:val="001020FF"/>
    <w:rsid w:val="00113152"/>
    <w:rsid w:val="00113391"/>
    <w:rsid w:val="0011452D"/>
    <w:rsid w:val="00115654"/>
    <w:rsid w:val="00120648"/>
    <w:rsid w:val="00121C31"/>
    <w:rsid w:val="00121DCA"/>
    <w:rsid w:val="001264AE"/>
    <w:rsid w:val="00140446"/>
    <w:rsid w:val="00153057"/>
    <w:rsid w:val="001609C3"/>
    <w:rsid w:val="00163631"/>
    <w:rsid w:val="001654DE"/>
    <w:rsid w:val="00166B5E"/>
    <w:rsid w:val="001676FD"/>
    <w:rsid w:val="001733B3"/>
    <w:rsid w:val="00180173"/>
    <w:rsid w:val="00182392"/>
    <w:rsid w:val="00182C12"/>
    <w:rsid w:val="00184A4B"/>
    <w:rsid w:val="0019024E"/>
    <w:rsid w:val="00194322"/>
    <w:rsid w:val="001A0C2E"/>
    <w:rsid w:val="001A17D0"/>
    <w:rsid w:val="001A340F"/>
    <w:rsid w:val="001A3909"/>
    <w:rsid w:val="001A520B"/>
    <w:rsid w:val="001A69CA"/>
    <w:rsid w:val="001B2A5D"/>
    <w:rsid w:val="001B2B24"/>
    <w:rsid w:val="001B30BF"/>
    <w:rsid w:val="001C2A48"/>
    <w:rsid w:val="001C3582"/>
    <w:rsid w:val="001C376A"/>
    <w:rsid w:val="001C5C70"/>
    <w:rsid w:val="001C611C"/>
    <w:rsid w:val="001D30EF"/>
    <w:rsid w:val="001D32F9"/>
    <w:rsid w:val="001E20EA"/>
    <w:rsid w:val="001E5B4E"/>
    <w:rsid w:val="001E6E34"/>
    <w:rsid w:val="001E7DA6"/>
    <w:rsid w:val="001F0D51"/>
    <w:rsid w:val="001F333F"/>
    <w:rsid w:val="001F7E7F"/>
    <w:rsid w:val="00200429"/>
    <w:rsid w:val="0020290B"/>
    <w:rsid w:val="0020706E"/>
    <w:rsid w:val="00211833"/>
    <w:rsid w:val="00213809"/>
    <w:rsid w:val="00214C6C"/>
    <w:rsid w:val="00214DF7"/>
    <w:rsid w:val="00217DE7"/>
    <w:rsid w:val="00225209"/>
    <w:rsid w:val="00225B18"/>
    <w:rsid w:val="00225BBF"/>
    <w:rsid w:val="0022728B"/>
    <w:rsid w:val="002277DD"/>
    <w:rsid w:val="00231BA0"/>
    <w:rsid w:val="00233E70"/>
    <w:rsid w:val="00241F17"/>
    <w:rsid w:val="00247409"/>
    <w:rsid w:val="00255084"/>
    <w:rsid w:val="0026407C"/>
    <w:rsid w:val="00264F90"/>
    <w:rsid w:val="002669B0"/>
    <w:rsid w:val="00271941"/>
    <w:rsid w:val="00275092"/>
    <w:rsid w:val="00276A77"/>
    <w:rsid w:val="00287B2B"/>
    <w:rsid w:val="00293C78"/>
    <w:rsid w:val="00295472"/>
    <w:rsid w:val="00295D79"/>
    <w:rsid w:val="002A0CFA"/>
    <w:rsid w:val="002A104D"/>
    <w:rsid w:val="002A19CA"/>
    <w:rsid w:val="002A1B99"/>
    <w:rsid w:val="002A2197"/>
    <w:rsid w:val="002A4D79"/>
    <w:rsid w:val="002A6E5C"/>
    <w:rsid w:val="002B024E"/>
    <w:rsid w:val="002B4D40"/>
    <w:rsid w:val="002B7A8F"/>
    <w:rsid w:val="002C0166"/>
    <w:rsid w:val="002C2338"/>
    <w:rsid w:val="002C47B1"/>
    <w:rsid w:val="002C5C24"/>
    <w:rsid w:val="002C6148"/>
    <w:rsid w:val="002D3B57"/>
    <w:rsid w:val="002D6144"/>
    <w:rsid w:val="002E2C09"/>
    <w:rsid w:val="002E649E"/>
    <w:rsid w:val="002F193D"/>
    <w:rsid w:val="0030003D"/>
    <w:rsid w:val="00305D10"/>
    <w:rsid w:val="00312D0F"/>
    <w:rsid w:val="00315DCA"/>
    <w:rsid w:val="0031607A"/>
    <w:rsid w:val="003176C4"/>
    <w:rsid w:val="00321B2A"/>
    <w:rsid w:val="00325B89"/>
    <w:rsid w:val="00326D45"/>
    <w:rsid w:val="00332BEF"/>
    <w:rsid w:val="00333D6E"/>
    <w:rsid w:val="00335B1E"/>
    <w:rsid w:val="00335C07"/>
    <w:rsid w:val="00336964"/>
    <w:rsid w:val="00336C13"/>
    <w:rsid w:val="003424EB"/>
    <w:rsid w:val="00350837"/>
    <w:rsid w:val="00354B95"/>
    <w:rsid w:val="003558B2"/>
    <w:rsid w:val="00360BDC"/>
    <w:rsid w:val="003630B6"/>
    <w:rsid w:val="00365371"/>
    <w:rsid w:val="003722F9"/>
    <w:rsid w:val="003747DC"/>
    <w:rsid w:val="00377D45"/>
    <w:rsid w:val="0038708F"/>
    <w:rsid w:val="00391019"/>
    <w:rsid w:val="003A0B01"/>
    <w:rsid w:val="003A2199"/>
    <w:rsid w:val="003A261D"/>
    <w:rsid w:val="003A465D"/>
    <w:rsid w:val="003B19F1"/>
    <w:rsid w:val="003B2BB9"/>
    <w:rsid w:val="003B4E66"/>
    <w:rsid w:val="003B5C78"/>
    <w:rsid w:val="003B6C48"/>
    <w:rsid w:val="003C3878"/>
    <w:rsid w:val="003C3C0C"/>
    <w:rsid w:val="003C5EF0"/>
    <w:rsid w:val="003D5D77"/>
    <w:rsid w:val="003E01B6"/>
    <w:rsid w:val="003E2AA5"/>
    <w:rsid w:val="003F09A2"/>
    <w:rsid w:val="003F3791"/>
    <w:rsid w:val="003F469F"/>
    <w:rsid w:val="00403273"/>
    <w:rsid w:val="004042F0"/>
    <w:rsid w:val="004116FF"/>
    <w:rsid w:val="00424D0C"/>
    <w:rsid w:val="00427F63"/>
    <w:rsid w:val="0043087E"/>
    <w:rsid w:val="0043244A"/>
    <w:rsid w:val="00435E1B"/>
    <w:rsid w:val="004424F0"/>
    <w:rsid w:val="00442B22"/>
    <w:rsid w:val="00444720"/>
    <w:rsid w:val="00444F9A"/>
    <w:rsid w:val="004454FC"/>
    <w:rsid w:val="00446188"/>
    <w:rsid w:val="00454CDD"/>
    <w:rsid w:val="00461C53"/>
    <w:rsid w:val="00462BA9"/>
    <w:rsid w:val="00475214"/>
    <w:rsid w:val="00476611"/>
    <w:rsid w:val="00487607"/>
    <w:rsid w:val="00490DFE"/>
    <w:rsid w:val="00491499"/>
    <w:rsid w:val="0049779C"/>
    <w:rsid w:val="004979B5"/>
    <w:rsid w:val="004A1EAF"/>
    <w:rsid w:val="004A2DF1"/>
    <w:rsid w:val="004A5C88"/>
    <w:rsid w:val="004B17D6"/>
    <w:rsid w:val="004B407C"/>
    <w:rsid w:val="004B59B5"/>
    <w:rsid w:val="004B7450"/>
    <w:rsid w:val="004C272A"/>
    <w:rsid w:val="004C37E5"/>
    <w:rsid w:val="004C4622"/>
    <w:rsid w:val="004C57AA"/>
    <w:rsid w:val="004C6B0C"/>
    <w:rsid w:val="004C6BAD"/>
    <w:rsid w:val="004C78C3"/>
    <w:rsid w:val="004D33D0"/>
    <w:rsid w:val="004D5FFD"/>
    <w:rsid w:val="004D6D28"/>
    <w:rsid w:val="004D7EA4"/>
    <w:rsid w:val="004E43C6"/>
    <w:rsid w:val="004E4728"/>
    <w:rsid w:val="004E7166"/>
    <w:rsid w:val="004E7E18"/>
    <w:rsid w:val="004F64E8"/>
    <w:rsid w:val="004F6DB8"/>
    <w:rsid w:val="00501AEC"/>
    <w:rsid w:val="00502C6B"/>
    <w:rsid w:val="005076A7"/>
    <w:rsid w:val="0051086A"/>
    <w:rsid w:val="00511301"/>
    <w:rsid w:val="00514BC6"/>
    <w:rsid w:val="005166A9"/>
    <w:rsid w:val="005232D3"/>
    <w:rsid w:val="00526B8F"/>
    <w:rsid w:val="005279E1"/>
    <w:rsid w:val="00531173"/>
    <w:rsid w:val="00534154"/>
    <w:rsid w:val="005362AE"/>
    <w:rsid w:val="00537ACE"/>
    <w:rsid w:val="00540833"/>
    <w:rsid w:val="0054290C"/>
    <w:rsid w:val="00543DF0"/>
    <w:rsid w:val="00550D8F"/>
    <w:rsid w:val="00551EFE"/>
    <w:rsid w:val="00551F01"/>
    <w:rsid w:val="005525C6"/>
    <w:rsid w:val="0055405F"/>
    <w:rsid w:val="00555AC4"/>
    <w:rsid w:val="00560B9A"/>
    <w:rsid w:val="005710CF"/>
    <w:rsid w:val="00572EFF"/>
    <w:rsid w:val="00576304"/>
    <w:rsid w:val="00576EA1"/>
    <w:rsid w:val="00581F5E"/>
    <w:rsid w:val="005832AC"/>
    <w:rsid w:val="005908DC"/>
    <w:rsid w:val="00591ADA"/>
    <w:rsid w:val="005A5099"/>
    <w:rsid w:val="005A6EEC"/>
    <w:rsid w:val="005B4B49"/>
    <w:rsid w:val="005B5A17"/>
    <w:rsid w:val="005B6BBF"/>
    <w:rsid w:val="005B78B6"/>
    <w:rsid w:val="005C3EFD"/>
    <w:rsid w:val="005C60F4"/>
    <w:rsid w:val="005D1DC7"/>
    <w:rsid w:val="005D72FB"/>
    <w:rsid w:val="005D74CE"/>
    <w:rsid w:val="005E1AE7"/>
    <w:rsid w:val="005E309C"/>
    <w:rsid w:val="005E3D31"/>
    <w:rsid w:val="005E3FCC"/>
    <w:rsid w:val="005F6923"/>
    <w:rsid w:val="006006D9"/>
    <w:rsid w:val="00602022"/>
    <w:rsid w:val="0060325C"/>
    <w:rsid w:val="00604E62"/>
    <w:rsid w:val="00606148"/>
    <w:rsid w:val="00611084"/>
    <w:rsid w:val="00613B07"/>
    <w:rsid w:val="00616621"/>
    <w:rsid w:val="00621ED2"/>
    <w:rsid w:val="00626B15"/>
    <w:rsid w:val="00637828"/>
    <w:rsid w:val="00641F57"/>
    <w:rsid w:val="00645419"/>
    <w:rsid w:val="00646FB2"/>
    <w:rsid w:val="00655AFF"/>
    <w:rsid w:val="00663138"/>
    <w:rsid w:val="00663C21"/>
    <w:rsid w:val="00664B25"/>
    <w:rsid w:val="0066569F"/>
    <w:rsid w:val="00673817"/>
    <w:rsid w:val="00673BA7"/>
    <w:rsid w:val="00676B03"/>
    <w:rsid w:val="006815DC"/>
    <w:rsid w:val="00681726"/>
    <w:rsid w:val="006838EA"/>
    <w:rsid w:val="00685822"/>
    <w:rsid w:val="006950DB"/>
    <w:rsid w:val="0069594A"/>
    <w:rsid w:val="006A1BF3"/>
    <w:rsid w:val="006A29EA"/>
    <w:rsid w:val="006A574F"/>
    <w:rsid w:val="006A6CB3"/>
    <w:rsid w:val="006A763F"/>
    <w:rsid w:val="006B056C"/>
    <w:rsid w:val="006B12ED"/>
    <w:rsid w:val="006B43C6"/>
    <w:rsid w:val="006B4532"/>
    <w:rsid w:val="006C3248"/>
    <w:rsid w:val="006D3326"/>
    <w:rsid w:val="006E38D7"/>
    <w:rsid w:val="006E4C2B"/>
    <w:rsid w:val="006E5471"/>
    <w:rsid w:val="006E720B"/>
    <w:rsid w:val="006F2240"/>
    <w:rsid w:val="006F69C2"/>
    <w:rsid w:val="007013C2"/>
    <w:rsid w:val="00706921"/>
    <w:rsid w:val="00707771"/>
    <w:rsid w:val="00710A82"/>
    <w:rsid w:val="00713E05"/>
    <w:rsid w:val="0071424A"/>
    <w:rsid w:val="00715E34"/>
    <w:rsid w:val="0072058A"/>
    <w:rsid w:val="00725DD6"/>
    <w:rsid w:val="00727008"/>
    <w:rsid w:val="007306C7"/>
    <w:rsid w:val="00731CCB"/>
    <w:rsid w:val="00735200"/>
    <w:rsid w:val="00735AC9"/>
    <w:rsid w:val="00740F12"/>
    <w:rsid w:val="007436CB"/>
    <w:rsid w:val="007513E3"/>
    <w:rsid w:val="00757C78"/>
    <w:rsid w:val="00757D3A"/>
    <w:rsid w:val="00764EAD"/>
    <w:rsid w:val="00765D16"/>
    <w:rsid w:val="00767242"/>
    <w:rsid w:val="00770189"/>
    <w:rsid w:val="00781111"/>
    <w:rsid w:val="00785180"/>
    <w:rsid w:val="00797AE8"/>
    <w:rsid w:val="007A038B"/>
    <w:rsid w:val="007A06F3"/>
    <w:rsid w:val="007A0BB7"/>
    <w:rsid w:val="007A1ADF"/>
    <w:rsid w:val="007A1FAA"/>
    <w:rsid w:val="007A3C49"/>
    <w:rsid w:val="007A42C1"/>
    <w:rsid w:val="007A5975"/>
    <w:rsid w:val="007A5CBA"/>
    <w:rsid w:val="007A7B93"/>
    <w:rsid w:val="007B0BB8"/>
    <w:rsid w:val="007B0E30"/>
    <w:rsid w:val="007B23E5"/>
    <w:rsid w:val="007C0784"/>
    <w:rsid w:val="007C4459"/>
    <w:rsid w:val="007C5A0B"/>
    <w:rsid w:val="007D28CF"/>
    <w:rsid w:val="007D4C4F"/>
    <w:rsid w:val="007D699A"/>
    <w:rsid w:val="007E07E3"/>
    <w:rsid w:val="007E0996"/>
    <w:rsid w:val="007E5A45"/>
    <w:rsid w:val="007F132E"/>
    <w:rsid w:val="007F60E2"/>
    <w:rsid w:val="0080166B"/>
    <w:rsid w:val="00802CB1"/>
    <w:rsid w:val="008050A6"/>
    <w:rsid w:val="00805300"/>
    <w:rsid w:val="00807A14"/>
    <w:rsid w:val="00810701"/>
    <w:rsid w:val="00812C63"/>
    <w:rsid w:val="0082121B"/>
    <w:rsid w:val="00826065"/>
    <w:rsid w:val="008316E0"/>
    <w:rsid w:val="00833D0A"/>
    <w:rsid w:val="00840E85"/>
    <w:rsid w:val="0084447D"/>
    <w:rsid w:val="00844671"/>
    <w:rsid w:val="00845057"/>
    <w:rsid w:val="008504DF"/>
    <w:rsid w:val="00850AA5"/>
    <w:rsid w:val="00853CC8"/>
    <w:rsid w:val="00856ACA"/>
    <w:rsid w:val="008635F6"/>
    <w:rsid w:val="008706C5"/>
    <w:rsid w:val="0088092D"/>
    <w:rsid w:val="00881C00"/>
    <w:rsid w:val="0088239D"/>
    <w:rsid w:val="00882D62"/>
    <w:rsid w:val="00885A45"/>
    <w:rsid w:val="0088764D"/>
    <w:rsid w:val="00887AFD"/>
    <w:rsid w:val="00890E99"/>
    <w:rsid w:val="0089336D"/>
    <w:rsid w:val="00894F6C"/>
    <w:rsid w:val="008A1F89"/>
    <w:rsid w:val="008A303A"/>
    <w:rsid w:val="008A3C44"/>
    <w:rsid w:val="008A48B3"/>
    <w:rsid w:val="008A4E9C"/>
    <w:rsid w:val="008A5E35"/>
    <w:rsid w:val="008A6B62"/>
    <w:rsid w:val="008B2960"/>
    <w:rsid w:val="008B51AD"/>
    <w:rsid w:val="008B79AB"/>
    <w:rsid w:val="008C7227"/>
    <w:rsid w:val="008D0D44"/>
    <w:rsid w:val="008D7188"/>
    <w:rsid w:val="008E0636"/>
    <w:rsid w:val="008E120D"/>
    <w:rsid w:val="008E253A"/>
    <w:rsid w:val="008E5F37"/>
    <w:rsid w:val="008E78CC"/>
    <w:rsid w:val="008F15FC"/>
    <w:rsid w:val="008F3359"/>
    <w:rsid w:val="008F3927"/>
    <w:rsid w:val="008F5982"/>
    <w:rsid w:val="008F61F2"/>
    <w:rsid w:val="008F6D9A"/>
    <w:rsid w:val="00901101"/>
    <w:rsid w:val="0090201C"/>
    <w:rsid w:val="00902523"/>
    <w:rsid w:val="009104ED"/>
    <w:rsid w:val="0091232D"/>
    <w:rsid w:val="00921817"/>
    <w:rsid w:val="00923AC1"/>
    <w:rsid w:val="009256EC"/>
    <w:rsid w:val="00926D17"/>
    <w:rsid w:val="00927F33"/>
    <w:rsid w:val="009326EA"/>
    <w:rsid w:val="0093391D"/>
    <w:rsid w:val="00935F06"/>
    <w:rsid w:val="009360DC"/>
    <w:rsid w:val="009373E6"/>
    <w:rsid w:val="00940787"/>
    <w:rsid w:val="00950548"/>
    <w:rsid w:val="00952A79"/>
    <w:rsid w:val="009538F3"/>
    <w:rsid w:val="0095462F"/>
    <w:rsid w:val="00955161"/>
    <w:rsid w:val="00964176"/>
    <w:rsid w:val="00966541"/>
    <w:rsid w:val="009670A2"/>
    <w:rsid w:val="00974964"/>
    <w:rsid w:val="009845A6"/>
    <w:rsid w:val="0099398D"/>
    <w:rsid w:val="009B3504"/>
    <w:rsid w:val="009B3EF3"/>
    <w:rsid w:val="009C16D4"/>
    <w:rsid w:val="009C465F"/>
    <w:rsid w:val="009C66EA"/>
    <w:rsid w:val="009D16C3"/>
    <w:rsid w:val="009D2ED6"/>
    <w:rsid w:val="009D4ED3"/>
    <w:rsid w:val="009D706C"/>
    <w:rsid w:val="009E4D3C"/>
    <w:rsid w:val="009E51A3"/>
    <w:rsid w:val="009F2C97"/>
    <w:rsid w:val="009F4613"/>
    <w:rsid w:val="00A04651"/>
    <w:rsid w:val="00A05524"/>
    <w:rsid w:val="00A05804"/>
    <w:rsid w:val="00A05DD9"/>
    <w:rsid w:val="00A0742B"/>
    <w:rsid w:val="00A13C88"/>
    <w:rsid w:val="00A14FFA"/>
    <w:rsid w:val="00A2137A"/>
    <w:rsid w:val="00A234A7"/>
    <w:rsid w:val="00A30054"/>
    <w:rsid w:val="00A33D61"/>
    <w:rsid w:val="00A34757"/>
    <w:rsid w:val="00A40514"/>
    <w:rsid w:val="00A41329"/>
    <w:rsid w:val="00A416C0"/>
    <w:rsid w:val="00A4261C"/>
    <w:rsid w:val="00A4394B"/>
    <w:rsid w:val="00A47FE4"/>
    <w:rsid w:val="00A522D3"/>
    <w:rsid w:val="00A5232C"/>
    <w:rsid w:val="00A54325"/>
    <w:rsid w:val="00A55535"/>
    <w:rsid w:val="00A603FB"/>
    <w:rsid w:val="00A6622F"/>
    <w:rsid w:val="00A6695F"/>
    <w:rsid w:val="00A732BD"/>
    <w:rsid w:val="00A8455D"/>
    <w:rsid w:val="00A850EB"/>
    <w:rsid w:val="00A85B31"/>
    <w:rsid w:val="00A91B49"/>
    <w:rsid w:val="00AA1082"/>
    <w:rsid w:val="00AA17DD"/>
    <w:rsid w:val="00AA180C"/>
    <w:rsid w:val="00AA248F"/>
    <w:rsid w:val="00AA3263"/>
    <w:rsid w:val="00AA515D"/>
    <w:rsid w:val="00AB00E9"/>
    <w:rsid w:val="00AB3B47"/>
    <w:rsid w:val="00AB6285"/>
    <w:rsid w:val="00AB6582"/>
    <w:rsid w:val="00AC0B97"/>
    <w:rsid w:val="00AD07CB"/>
    <w:rsid w:val="00AD10CD"/>
    <w:rsid w:val="00AD1DC6"/>
    <w:rsid w:val="00AD456B"/>
    <w:rsid w:val="00AD5A31"/>
    <w:rsid w:val="00AD62A4"/>
    <w:rsid w:val="00AE01E6"/>
    <w:rsid w:val="00AE19DE"/>
    <w:rsid w:val="00AE454F"/>
    <w:rsid w:val="00AE5223"/>
    <w:rsid w:val="00AE6C80"/>
    <w:rsid w:val="00AE6F5D"/>
    <w:rsid w:val="00AF0ED0"/>
    <w:rsid w:val="00B00B35"/>
    <w:rsid w:val="00B030F1"/>
    <w:rsid w:val="00B10769"/>
    <w:rsid w:val="00B1446B"/>
    <w:rsid w:val="00B20701"/>
    <w:rsid w:val="00B30290"/>
    <w:rsid w:val="00B316BC"/>
    <w:rsid w:val="00B326AB"/>
    <w:rsid w:val="00B3546A"/>
    <w:rsid w:val="00B365F9"/>
    <w:rsid w:val="00B50DEC"/>
    <w:rsid w:val="00B52EC9"/>
    <w:rsid w:val="00B554C9"/>
    <w:rsid w:val="00B663C4"/>
    <w:rsid w:val="00B6710C"/>
    <w:rsid w:val="00B67CD2"/>
    <w:rsid w:val="00B7169C"/>
    <w:rsid w:val="00B724DE"/>
    <w:rsid w:val="00B73EA7"/>
    <w:rsid w:val="00B77325"/>
    <w:rsid w:val="00B834ED"/>
    <w:rsid w:val="00B855DF"/>
    <w:rsid w:val="00B87B88"/>
    <w:rsid w:val="00B94A79"/>
    <w:rsid w:val="00B94C99"/>
    <w:rsid w:val="00B94CF9"/>
    <w:rsid w:val="00B9738D"/>
    <w:rsid w:val="00BA16B7"/>
    <w:rsid w:val="00BA2486"/>
    <w:rsid w:val="00BA42D3"/>
    <w:rsid w:val="00BA558B"/>
    <w:rsid w:val="00BB0009"/>
    <w:rsid w:val="00BB3B5E"/>
    <w:rsid w:val="00BD622C"/>
    <w:rsid w:val="00BE1D2D"/>
    <w:rsid w:val="00BE24FF"/>
    <w:rsid w:val="00BE792C"/>
    <w:rsid w:val="00BF16E7"/>
    <w:rsid w:val="00BF2112"/>
    <w:rsid w:val="00BF3F77"/>
    <w:rsid w:val="00BF7EC4"/>
    <w:rsid w:val="00C002C6"/>
    <w:rsid w:val="00C030A2"/>
    <w:rsid w:val="00C16499"/>
    <w:rsid w:val="00C23248"/>
    <w:rsid w:val="00C2418E"/>
    <w:rsid w:val="00C3120F"/>
    <w:rsid w:val="00C312D8"/>
    <w:rsid w:val="00C339C0"/>
    <w:rsid w:val="00C33E12"/>
    <w:rsid w:val="00C36180"/>
    <w:rsid w:val="00C404BC"/>
    <w:rsid w:val="00C4252B"/>
    <w:rsid w:val="00C53CB0"/>
    <w:rsid w:val="00C53E3A"/>
    <w:rsid w:val="00C5563B"/>
    <w:rsid w:val="00C574A0"/>
    <w:rsid w:val="00C6223E"/>
    <w:rsid w:val="00C701AA"/>
    <w:rsid w:val="00C70838"/>
    <w:rsid w:val="00C70EA2"/>
    <w:rsid w:val="00C716E1"/>
    <w:rsid w:val="00C74652"/>
    <w:rsid w:val="00C7529E"/>
    <w:rsid w:val="00C80D29"/>
    <w:rsid w:val="00C8743F"/>
    <w:rsid w:val="00C94862"/>
    <w:rsid w:val="00C960FB"/>
    <w:rsid w:val="00CA3D50"/>
    <w:rsid w:val="00CA3F0A"/>
    <w:rsid w:val="00CA5CA4"/>
    <w:rsid w:val="00CC07D6"/>
    <w:rsid w:val="00CC2F0D"/>
    <w:rsid w:val="00CC452A"/>
    <w:rsid w:val="00CC61F0"/>
    <w:rsid w:val="00CC6836"/>
    <w:rsid w:val="00CD1A21"/>
    <w:rsid w:val="00CD24CC"/>
    <w:rsid w:val="00CD3662"/>
    <w:rsid w:val="00CD71F7"/>
    <w:rsid w:val="00CE5FAA"/>
    <w:rsid w:val="00CF637F"/>
    <w:rsid w:val="00CF71F3"/>
    <w:rsid w:val="00D00737"/>
    <w:rsid w:val="00D00ED7"/>
    <w:rsid w:val="00D02582"/>
    <w:rsid w:val="00D07162"/>
    <w:rsid w:val="00D122A5"/>
    <w:rsid w:val="00D13EE4"/>
    <w:rsid w:val="00D1529F"/>
    <w:rsid w:val="00D22226"/>
    <w:rsid w:val="00D2358C"/>
    <w:rsid w:val="00D245F7"/>
    <w:rsid w:val="00D26E24"/>
    <w:rsid w:val="00D30B46"/>
    <w:rsid w:val="00D317AD"/>
    <w:rsid w:val="00D31927"/>
    <w:rsid w:val="00D321C1"/>
    <w:rsid w:val="00D42744"/>
    <w:rsid w:val="00D42F67"/>
    <w:rsid w:val="00D44F74"/>
    <w:rsid w:val="00D462B7"/>
    <w:rsid w:val="00D50046"/>
    <w:rsid w:val="00D5117F"/>
    <w:rsid w:val="00D52B12"/>
    <w:rsid w:val="00D537EF"/>
    <w:rsid w:val="00D569DC"/>
    <w:rsid w:val="00D57E03"/>
    <w:rsid w:val="00D646E3"/>
    <w:rsid w:val="00D65D75"/>
    <w:rsid w:val="00D66A44"/>
    <w:rsid w:val="00D71B89"/>
    <w:rsid w:val="00D77949"/>
    <w:rsid w:val="00D8136E"/>
    <w:rsid w:val="00D832F8"/>
    <w:rsid w:val="00D8516E"/>
    <w:rsid w:val="00D85A42"/>
    <w:rsid w:val="00D86754"/>
    <w:rsid w:val="00D87F42"/>
    <w:rsid w:val="00D92807"/>
    <w:rsid w:val="00D9316D"/>
    <w:rsid w:val="00D93B48"/>
    <w:rsid w:val="00D97686"/>
    <w:rsid w:val="00DA144F"/>
    <w:rsid w:val="00DA20E9"/>
    <w:rsid w:val="00DA481C"/>
    <w:rsid w:val="00DA54E1"/>
    <w:rsid w:val="00DA5D75"/>
    <w:rsid w:val="00DA7533"/>
    <w:rsid w:val="00DA7F32"/>
    <w:rsid w:val="00DB1C7A"/>
    <w:rsid w:val="00DB3EF1"/>
    <w:rsid w:val="00DB4A71"/>
    <w:rsid w:val="00DB5DE6"/>
    <w:rsid w:val="00DC0FE8"/>
    <w:rsid w:val="00DC17E8"/>
    <w:rsid w:val="00DC47DC"/>
    <w:rsid w:val="00DC54C4"/>
    <w:rsid w:val="00DC7CA0"/>
    <w:rsid w:val="00DD38FB"/>
    <w:rsid w:val="00DD4C30"/>
    <w:rsid w:val="00DE1539"/>
    <w:rsid w:val="00DE4A9A"/>
    <w:rsid w:val="00DE4D0A"/>
    <w:rsid w:val="00DF0613"/>
    <w:rsid w:val="00DF171F"/>
    <w:rsid w:val="00DF2E41"/>
    <w:rsid w:val="00E018DF"/>
    <w:rsid w:val="00E04D9B"/>
    <w:rsid w:val="00E070FF"/>
    <w:rsid w:val="00E206D8"/>
    <w:rsid w:val="00E22410"/>
    <w:rsid w:val="00E22580"/>
    <w:rsid w:val="00E2502A"/>
    <w:rsid w:val="00E37168"/>
    <w:rsid w:val="00E417C2"/>
    <w:rsid w:val="00E43EBB"/>
    <w:rsid w:val="00E43FDC"/>
    <w:rsid w:val="00E4774A"/>
    <w:rsid w:val="00E5082A"/>
    <w:rsid w:val="00E50E67"/>
    <w:rsid w:val="00E530A9"/>
    <w:rsid w:val="00E60450"/>
    <w:rsid w:val="00E62F5D"/>
    <w:rsid w:val="00E65D47"/>
    <w:rsid w:val="00E67231"/>
    <w:rsid w:val="00E67597"/>
    <w:rsid w:val="00E729C7"/>
    <w:rsid w:val="00E85B02"/>
    <w:rsid w:val="00E95F41"/>
    <w:rsid w:val="00E979E4"/>
    <w:rsid w:val="00EA424C"/>
    <w:rsid w:val="00EA4A92"/>
    <w:rsid w:val="00EB3CDE"/>
    <w:rsid w:val="00EB517D"/>
    <w:rsid w:val="00EB558E"/>
    <w:rsid w:val="00EB7D0A"/>
    <w:rsid w:val="00EC32A6"/>
    <w:rsid w:val="00EC5753"/>
    <w:rsid w:val="00ED14CC"/>
    <w:rsid w:val="00ED3F80"/>
    <w:rsid w:val="00ED582A"/>
    <w:rsid w:val="00ED7C70"/>
    <w:rsid w:val="00EE56C9"/>
    <w:rsid w:val="00EE5B8B"/>
    <w:rsid w:val="00EF07B8"/>
    <w:rsid w:val="00EF3200"/>
    <w:rsid w:val="00F008C9"/>
    <w:rsid w:val="00F03B19"/>
    <w:rsid w:val="00F06E30"/>
    <w:rsid w:val="00F10DEA"/>
    <w:rsid w:val="00F17489"/>
    <w:rsid w:val="00F20A2F"/>
    <w:rsid w:val="00F33E85"/>
    <w:rsid w:val="00F412E5"/>
    <w:rsid w:val="00F414A7"/>
    <w:rsid w:val="00F42453"/>
    <w:rsid w:val="00F445ED"/>
    <w:rsid w:val="00F50FA6"/>
    <w:rsid w:val="00F526EC"/>
    <w:rsid w:val="00F535C4"/>
    <w:rsid w:val="00F54AC5"/>
    <w:rsid w:val="00F606DD"/>
    <w:rsid w:val="00F658C8"/>
    <w:rsid w:val="00F66E3B"/>
    <w:rsid w:val="00F70A23"/>
    <w:rsid w:val="00F77B44"/>
    <w:rsid w:val="00F823CA"/>
    <w:rsid w:val="00F8283B"/>
    <w:rsid w:val="00F84E4C"/>
    <w:rsid w:val="00F87A3E"/>
    <w:rsid w:val="00F91459"/>
    <w:rsid w:val="00F91542"/>
    <w:rsid w:val="00F97156"/>
    <w:rsid w:val="00FA017B"/>
    <w:rsid w:val="00FA401D"/>
    <w:rsid w:val="00FA45DE"/>
    <w:rsid w:val="00FB01D4"/>
    <w:rsid w:val="00FB3887"/>
    <w:rsid w:val="00FB3982"/>
    <w:rsid w:val="00FC1D13"/>
    <w:rsid w:val="00FC2441"/>
    <w:rsid w:val="00FD4844"/>
    <w:rsid w:val="00FE3D62"/>
    <w:rsid w:val="00FE5D49"/>
    <w:rsid w:val="00FE6361"/>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 w:type="paragraph" w:styleId="Header">
    <w:name w:val="header"/>
    <w:basedOn w:val="Normal"/>
    <w:link w:val="HeaderChar"/>
    <w:uiPriority w:val="99"/>
    <w:unhideWhenUsed/>
    <w:rsid w:val="00BB0009"/>
    <w:pPr>
      <w:tabs>
        <w:tab w:val="center" w:pos="4680"/>
        <w:tab w:val="right" w:pos="9360"/>
      </w:tabs>
      <w:spacing w:line="240" w:lineRule="auto"/>
    </w:pPr>
  </w:style>
  <w:style w:type="character" w:customStyle="1" w:styleId="HeaderChar">
    <w:name w:val="Header Char"/>
    <w:basedOn w:val="DefaultParagraphFont"/>
    <w:link w:val="Header"/>
    <w:uiPriority w:val="99"/>
    <w:rsid w:val="00BB0009"/>
    <w:rPr>
      <w:lang w:val="es-ES"/>
    </w:rPr>
  </w:style>
  <w:style w:type="paragraph" w:styleId="Footer">
    <w:name w:val="footer"/>
    <w:basedOn w:val="Normal"/>
    <w:link w:val="FooterChar"/>
    <w:uiPriority w:val="99"/>
    <w:unhideWhenUsed/>
    <w:rsid w:val="00BB0009"/>
    <w:pPr>
      <w:tabs>
        <w:tab w:val="center" w:pos="4680"/>
        <w:tab w:val="right" w:pos="9360"/>
      </w:tabs>
      <w:spacing w:line="240" w:lineRule="auto"/>
    </w:pPr>
  </w:style>
  <w:style w:type="character" w:customStyle="1" w:styleId="FooterChar">
    <w:name w:val="Footer Char"/>
    <w:basedOn w:val="DefaultParagraphFont"/>
    <w:link w:val="Footer"/>
    <w:uiPriority w:val="99"/>
    <w:rsid w:val="00BB0009"/>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3.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73612A-03DB-2241-9D63-CE159F740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6</Pages>
  <Words>21289</Words>
  <Characters>121348</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418</cp:revision>
  <cp:lastPrinted>2019-09-23T23:56:00Z</cp:lastPrinted>
  <dcterms:created xsi:type="dcterms:W3CDTF">2019-09-24T14:42:00Z</dcterms:created>
  <dcterms:modified xsi:type="dcterms:W3CDTF">2019-09-28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62b50ad-d898-3357-896f-f93f765825d4</vt:lpwstr>
  </property>
  <property fmtid="{D5CDD505-2E9C-101B-9397-08002B2CF9AE}" pid="25" name="Mendeley Citation Style_1">
    <vt:lpwstr>http://www.zotero.org/styles/apa</vt:lpwstr>
  </property>
</Properties>
</file>